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D5CA2" w14:textId="3D4554F6" w:rsidR="00B04376" w:rsidRDefault="007E3DF3">
      <w:r>
        <w:t xml:space="preserve"> </w:t>
      </w:r>
      <w:r w:rsidR="00B04376">
        <w:t xml:space="preserve">Supplementary Table 1. </w:t>
      </w:r>
      <w:r w:rsidR="00B04376" w:rsidRPr="00B04376">
        <w:t>Qualitative measure of the increase of social entropy</w:t>
      </w:r>
      <w:r w:rsidR="00B04376">
        <w:t xml:space="preserve"> and uncertainty towards the apex of the classical information hierarchy</w:t>
      </w:r>
      <w:r w:rsidR="00862DE0">
        <w:t>.</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1E681A" w:rsidRPr="00BC70DF" w14:paraId="2601DF6D" w14:textId="77777777" w:rsidTr="001E681A">
        <w:tc>
          <w:tcPr>
            <w:tcW w:w="9072" w:type="dxa"/>
            <w:tcBorders>
              <w:top w:val="single" w:sz="4" w:space="0" w:color="auto"/>
              <w:bottom w:val="single" w:sz="4" w:space="0" w:color="auto"/>
            </w:tcBorders>
          </w:tcPr>
          <w:p w14:paraId="4CC194E0" w14:textId="378970FF" w:rsidR="001E681A" w:rsidRDefault="001E681A" w:rsidP="006F427B">
            <w:pPr>
              <w:rPr>
                <w:sz w:val="20"/>
                <w:szCs w:val="20"/>
              </w:rPr>
            </w:pPr>
            <w:r w:rsidRPr="00EC5C72">
              <w:rPr>
                <w:i/>
                <w:sz w:val="20"/>
                <w:szCs w:val="20"/>
              </w:rPr>
              <w:t>The demand for locally relevant climate change wisdom is very rarely satisfied because of intangible, unpredictable socially complex and non-linear parameters that contribute to high social entropy</w:t>
            </w:r>
            <w:r>
              <w:rPr>
                <w:sz w:val="20"/>
                <w:szCs w:val="20"/>
              </w:rPr>
              <w:t xml:space="preserve">.  </w:t>
            </w:r>
            <w:r w:rsidRPr="00AC781D">
              <w:rPr>
                <w:sz w:val="20"/>
                <w:szCs w:val="20"/>
              </w:rPr>
              <w:t>Barriers and limitations include</w:t>
            </w:r>
            <w:r>
              <w:rPr>
                <w:sz w:val="20"/>
                <w:szCs w:val="20"/>
              </w:rPr>
              <w:t xml:space="preserve"> the complexity and influence of local politics</w:t>
            </w:r>
            <w:r w:rsidR="00361E34">
              <w:rPr>
                <w:sz w:val="20"/>
                <w:szCs w:val="20"/>
              </w:rPr>
              <w:t xml:space="preserve"> </w:t>
            </w:r>
            <w:r>
              <w:rPr>
                <w:sz w:val="20"/>
                <w:szCs w:val="20"/>
              </w:rPr>
              <w:fldChar w:fldCharType="begin" w:fldLock="1"/>
            </w:r>
            <w:r w:rsidR="00361E34">
              <w:rPr>
                <w:sz w:val="20"/>
                <w:szCs w:val="20"/>
              </w:rPr>
              <w:instrText>ADDIN CSL_CITATION {"citationItems":[{"id":"ITEM-1","itemData":{"DOI":"10.1080/0964401042000310178","ISBN":"0964401042000","ISSN":"09644016","abstract":"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author":[{"dropping-particle":"","family":"Bulkeley","given":"Harriet","non-dropping-particle":"","parse-names":false,"suffix":""},{"dropping-particle":"","family":"Betsill","given":"Michele M.","non-dropping-particle":"","parse-names":false,"suffix":""}],"container-title":"Environmental Politics","id":"ITEM-1","issue":"1","issued":{"date-parts":[["2005"]]},"page":"42-63","title":"Rethinking sustainable cities: Multilevel governance and the 'urban' politics of climate change","type":"article-journal","volume":"14"},"uris":["http://www.mendeley.com/documents/?uuid=c72de970-947c-42c3-9dbc-045f67b15e52"]},{"id":"ITEM-2","itemData":{"DOI":"10.1038/nclimate3236","ISBN":"9781317416951","ISSN":"1758-678X","abstract":"The failure of recent international negotiations to progress global action on climate change has shifted attention to the emergence of grassroots sustainability initiatives. These civil society networks display the potential to implement social innovation and change processes from the bottom up. Recent scholarship has sought to theorise grassroots community-based low carbon practices in terms of their sustainability transition potential. However there are few empirical examples that demonstrate the factors for success of community-based social innovations in achieving more widespread adoption outside of their local, sustainability niche. The book seeks to address two significant gaps related to grassroots climate action: firstly the continuing dominance of the individualisation of responsibility for climate change action which presupposes that individuals hold both the ability and desire to shift their behaviours and lifestyle choices to align with a low carbon future. Secondly, the potential for community-based collectives to influence mainstream climate change governance, an area significantly under researched. Drawing on empirical research into Australian Climate Action Groups (CAGs) and related international research, the book argues that grassroots community-based collective action on climate change holds the key to broader social change. This book will be of great interest to students and scholars of climate change, citizen participation, environmental sociology and sustainable development.","author":[{"dropping-particle":"","family":"Ordner","given":"James P.","non-dropping-particle":"","parse-names":false,"suffix":""}],"container-title":"Nature Climate Change","id":"ITEM-2","issue":"3","issued":{"date-parts":[["2017","3","1"]]},"page":"161-163","publisher":"Nature Publishing Group","title":"Community action and climate change","type":"article-journal","volume":"7"},"uris":["http://www.mendeley.com/documents/?uuid=f49e39ac-9757-4314-87e4-be5e62eb1e63"]},{"id":"ITEM-3","itemData":{"DOI":"10.1177/1070496514525406","ISBN":"1070-4965","ISSN":"15525465","abstract":"Political issues can influence the delivery of services and other goals, such as envir-onmental sustainability, within municipalities. However, the influence of political fac-tors on the institutionalization of environmental issues within municipalities has not been examined. We investigate these issues using a case study of a South African municipality that has made considerable progress in institutionalizing environmental issues (particularly climate change related) in the last decade, despite a change in political leadership. The presence of the following factors promoted the institution-alization of environmental governance: (a) political champions; (b) networks between the municipality and other organizations and dense networks within the municipality; and (c) benefits for the municipality from environmental actions. Political issues can enable the process of institutionalization (e.g., by stimulating innovation through political party competition) and also hinder it through political instability (which disrupts patterns in champions and networks) and clientelism (which can cause environmental projects to be discontinued).","author":[{"dropping-particle":"","family":"Pasquini","given":"Lorena","non-dropping-particle":"","parse-names":false,"suffix":""},{"dropping-particle":"","family":"Shearing","given":"Clifford","non-dropping-particle":"","parse-names":false,"suffix":""}],"container-title":"Journal of Environment and Development","id":"ITEM-3","issue":"2","issued":{"date-parts":[["2014","6","1"]]},"page":"271-296","title":"Municipalities, Politics, and Climate Change: An Example of the Process of Institutionalizing an Environmental Agenda Within Local Government","type":"article-journal","volume":"23"},"uris":["http://www.mendeley.com/documents/?uuid=677d24ec-190d-470e-a262-c48a96452cf2"]},{"id":"ITEM-4","itemData":{"DOI":"10.1080/00420980600936491","ISBN":"0042-0980","ISSN":"00420980","abstract":"This paper argues that, in order to address the challenges of climate change, attention needs to be focused not only at the international level but also on how climate protection policy is taking shape locally. It provides a comparative analysis of local climate change policy in Germany and the UK. By moving the focus from an analysis of the formal competencies of local government to the multiple modes of governing through which climate protection is taking place, the similarities between the two countries are brought into view. In both cases, actions are concentrated in the energy sphere and municipalities are increasingly deploying self-governing and enabling approaches to undertaken emissions reductions. The paper argues that the impacts of EU policies, financial crises and the political challenges of implementing climate change policies are changing the capacity for local intervention, with potentially significant consequences for medium- and long-term goals for climate protection.","author":[{"dropping-particle":"","family":"Bulkeley","given":"Harriet","non-dropping-particle":"","parse-names":false,"suffix":""},{"dropping-particle":"","family":"Kern","given":"Kristine","non-dropping-particle":"","parse-names":false,"suffix":""}],"container-title":"Urban Studies","id":"ITEM-4","issue":"12","issued":{"date-parts":[["2006"]]},"page":"2237-2259","title":"Local government and the governing of climate change in Germany and the UK","type":"article-journal","volume":"43"},"uris":["http://www.mendeley.com/documents/?uuid=da8265e7-768d-474b-adf7-61b242524aa7"]},{"id":"ITEM-5","itemData":{"DOI":"10.1038/nclimate2701","ISSN":"17586798","abstract":"Many sub-Saharan countries are failing to include climate information in long-term development planning. Ensuring climate-resilient development requires a step change in how medium- to long-term climate information is produced, communicated and utilized in sub-Saharan Africa and elsewhere.","author":[{"dropping-particle":"","family":"Jones","given":"Lindsey","non-dropping-particle":"","parse-names":false,"suffix":""},{"dropping-particle":"","family":"Dougill","given":"Andrew","non-dropping-particle":"","parse-names":false,"suffix":""},{"dropping-particle":"","family":"Jones","given":"Richard G.","non-dropping-particle":"","parse-names":false,"suffix":""},{"dropping-particle":"","family":"Steynor","given":"Anna","non-dropping-particle":"","parse-names":false,"suffix":""},{"dropping-particle":"","family":"Watkiss","given":"Paul","non-dropping-particle":"","parse-names":false,"suffix":""},{"dropping-particle":"","family":"Kane","given":"Cheikh","non-dropping-particle":"","parse-names":false,"suffix":""},{"dropping-particle":"","family":"Koelle","given":"Bettina","non-dropping-particle":"","parse-names":false,"suffix":""},{"dropping-particle":"","family":"Moufouma-Okia","given":"Wilfran","non-dropping-particle":"","parse-names":false,"suffix":""},{"dropping-particle":"","family":"Padgham","given":"Jon","non-dropping-particle":"","parse-names":false,"suffix":""},{"dropping-particle":"","family":"Ranger","given":"Nicola","non-dropping-particle":"","parse-names":false,"suffix":""},{"dropping-particle":"","family":"Roux","given":"Jean Pierre","non-dropping-particle":"","parse-names":false,"suffix":""},{"dropping-particle":"","family":"Suarez","given":"Pablo","non-dropping-particle":"","parse-names":false,"suffix":""},{"dropping-particle":"","family":"Tanner","given":"Thomas","non-dropping-particle":"","parse-names":false,"suffix":""},{"dropping-particle":"","family":"Vincent","given":"Katharine","non-dropping-particle":"","parse-names":false,"suffix":""}],"container-title":"Nature Climate Change","id":"ITEM-5","issue":"9","issued":{"date-parts":[["2015"]]},"page":"812-814","publisher":"Nature Publishing Group","title":"Ensuring climate information guides long-term development","type":"article-journal","volume":"5"},"uris":["http://www.mendeley.com/documents/?uuid=23b41c4e-2622-4527-ab28-f0f672991d3f"]}],"mendeley":{"formattedCitation":"(Bulkeley and Betsill, 2005; Bulkeley and Kern, 2006; Jones et al., 2015; Ordner, 2017; Pasquini and Shearing, 2014)","plainTextFormattedCitation":"(Bulkeley and Betsill, 2005; Bulkeley and Kern, 2006; Jones et al., 2015; Ordner, 2017; Pasquini and Shearing, 2014)","previouslyFormattedCitation":"(Bulkeley and Betsill, 2005; Bulkeley and Kern, 2006; Jones et al., 2015; Ordner, 2017; Pasquini and Shearing, 2014)"},"properties":{"noteIndex":0},"schema":"https://github.com/citation-style-language/schema/raw/master/csl-citation.json"}</w:instrText>
            </w:r>
            <w:r>
              <w:rPr>
                <w:sz w:val="20"/>
                <w:szCs w:val="20"/>
              </w:rPr>
              <w:fldChar w:fldCharType="separate"/>
            </w:r>
            <w:r w:rsidR="00EF2B5E" w:rsidRPr="00EF2B5E">
              <w:rPr>
                <w:noProof/>
                <w:sz w:val="20"/>
                <w:szCs w:val="20"/>
              </w:rPr>
              <w:t>(Bulkeley and Betsill, 2005; Bulkeley and Kern, 2006; Jones et al., 2015; Ordner, 2017; Pasquini and Shearing, 2014)</w:t>
            </w:r>
            <w:r>
              <w:rPr>
                <w:sz w:val="20"/>
                <w:szCs w:val="20"/>
              </w:rPr>
              <w:fldChar w:fldCharType="end"/>
            </w:r>
            <w:r>
              <w:rPr>
                <w:sz w:val="20"/>
                <w:szCs w:val="20"/>
              </w:rPr>
              <w:t>; leaders and leadership</w:t>
            </w:r>
            <w:r w:rsidR="00361E34">
              <w:rPr>
                <w:sz w:val="20"/>
                <w:szCs w:val="20"/>
              </w:rPr>
              <w:t xml:space="preserve"> </w:t>
            </w:r>
            <w:r>
              <w:rPr>
                <w:sz w:val="20"/>
                <w:szCs w:val="20"/>
              </w:rPr>
              <w:fldChar w:fldCharType="begin" w:fldLock="1"/>
            </w:r>
            <w:r w:rsidR="00361E34">
              <w:rPr>
                <w:sz w:val="20"/>
                <w:szCs w:val="20"/>
              </w:rPr>
              <w:instrText>ADDIN CSL_CITATION {"citationItems":[{"id":"ITEM-1","itemData":{"DOI":"10.1016/j.gloenvcha.2009.11.009","ISBN":"0959-3780","ISSN":"09593780","abstract":"Despite a wealth of financial, technical, and human capacity in Canadian cities, it remains a challenging task to transform this capacity into effective climate change adaptation and mitigation. Indeed, mitigative and adaptive capacities only represent the potential to achieve the ultimate goals of greenhouse gas and vulnerability reduction. This paper builds on previous explorations of barriers to identify powerful levers by which action can be triggered and sustained at the local level through the study of three municipalities in the Lower Mainland of British Columbia, Canada. The necessity of an explicitly articulated high-level directive, leadership that stimulates an organizational culture of innovation and collaboration, and the 'institutionalization' of climate change response measures within standard operating procedures emerged as crucial enablers of action. Addressing a lack of technical, financial, or human resources is less a matter of creating more capacity than of facilitating the effective use of existing resources. This facilitation depends most fundamentally on re-working the path dependent institutional structures, organizational culture and policy-making procedures that have characterized the unsuccessful patterns of climate change policy development in the past. The ultimate goal is to contribute to the ongoing efforts to adapt institutions to the complex and uncertain futures associated with a changing climate, while simultaneously embedding broader sustainability goals in long-range strategic planning. © 2009 Elsevier Ltd. All rights reserved.","author":[{"dropping-particle":"","family":"Burch","given":"Sarah","non-dropping-particle":"","parse-names":false,"suffix":""}],"container-title":"Global Environmental Change","id":"ITEM-1","issue":"2","issued":{"date-parts":[["2010"]]},"page":"287-297","publisher":"Elsevier Ltd","title":"Transforming barriers into enablers of action on climate change: Insights from three municipal case studies in British Columbia, Canada","type":"article-journal","volume":"20"},"uris":["http://www.mendeley.com/documents/?uuid=7439247e-b76a-42f0-9440-09d26a04a32c"]},{"id":"ITEM-2","itemData":{"author":[{"dropping-particle":"","family":"Schreurs","given":"Miranda","non-dropping-particle":"","parse-names":false,"suffix":""}],"container-title":"The Journal of Environment and Development","id":"ITEM-2","issue":"4","issued":{"date-parts":[["2008"]]},"page":"343-355","title":"From the bottom up: Local and substantial climate change politics","type":"article-journal","volume":"17"},"uris":["http://www.mendeley.com/documents/?uuid=621865f4-4407-4c37-84a5-1751d379c2ee"]},{"id":"ITEM-3","itemData":{"DOI":"10.1038/nclimate3166","ISSN":"17586798","abstract":"To catalyse climate transformation, we need leadership everywhere. It is time for more of us to take the first steps to lead actively","author":[{"dropping-particle":"","family":"Bateman","given":"Thomas S.","non-dropping-particle":"","parse-names":false,"suffix":""},{"dropping-particle":"","family":"Mann","given":"Michael E.","non-dropping-particle":"","parse-names":false,"suffix":""}],"container-title":"Nature Climate Change","id":"ITEM-3","issue":"12","issued":{"date-parts":[["2016"]]},"note":"Leadership","page":"1052-1054","title":"The supply of climate leaders must grow","type":"article-journal","volume":"6"},"uris":["http://www.mendeley.com/documents/?uuid=e82930a3-91bb-4429-a75e-079016db84b4"]},{"id":"ITEM-4","itemData":{"DOI":"10.1177/1070496514525406","ISBN":"1070-4965","ISSN":"15525465","abstract":"Political issues can influence the delivery of services and other goals, such as envir-onmental sustainability, within municipalities. However, the influence of political fac-tors on the institutionalization of environmental issues within municipalities has not been examined. We investigate these issues using a case study of a South African municipality that has made considerable progress in institutionalizing environmental issues (particularly climate change related) in the last decade, despite a change in political leadership. The presence of the following factors promoted the institution-alization of environmental governance: (a) political champions; (b) networks between the municipality and other organizations and dense networks within the municipality; and (c) benefits for the municipality from environmental actions. Political issues can enable the process of institutionalization (e.g., by stimulating innovation through political party competition) and also hinder it through political instability (which disrupts patterns in champions and networks) and clientelism (which can cause environmental projects to be discontinued).","author":[{"dropping-particle":"","family":"Pasquini","given":"Lorena","non-dropping-particle":"","parse-names":false,"suffix":""},{"dropping-particle":"","family":"Shearing","given":"Clifford","non-dropping-particle":"","parse-names":false,"suffix":""}],"container-title":"Journal of Environment and Development","id":"ITEM-4","issue":"2","issued":{"date-parts":[["2014","6","1"]]},"page":"271-296","title":"Municipalities, Politics, and Climate Change: An Example of the Process of Institutionalizing an Environmental Agenda Within Local Government","type":"article-journal","volume":"23"},"uris":["http://www.mendeley.com/documents/?uuid=677d24ec-190d-470e-a262-c48a96452cf2"]},{"id":"ITEM-5","itemData":{"DOI":"10.1177/0956247810379948","ISSN":"0956-2478","author":[{"dropping-particle":"","family":"Roberts","given":"D.","non-dropping-particle":"","parse-names":false,"suffix":""}],"container-title":"Environment and Urbanization","id":"ITEM-5","issue":"2","issued":{"date-parts":[["2010","10","1"]]},"page":"397-413","publisher":"SAGE Publications","title":"Prioritizing climate change adaptation and local level resilience in Durban, South Africa","type":"article-journal","volume":"22"},"uris":["http://www.mendeley.com/documents/?uuid=a97ecbb8-ba95-352f-90c0-3bb6469bd981"]}],"mendeley":{"formattedCitation":"(Bateman and Mann, 2016; Burch, 2010; Pasquini and Shearing, 2014; Roberts, 2010; Schreurs, 2008)","plainTextFormattedCitation":"(Bateman and Mann, 2016; Burch, 2010; Pasquini and Shearing, 2014; Roberts, 2010; Schreurs, 2008)","previouslyFormattedCitation":"(Bateman and Mann, 2016; Burch, 2010; Pasquini and Shearing, 2014; Roberts, 2010; Schreurs, 2008)"},"properties":{"noteIndex":0},"schema":"https://github.com/citation-style-language/schema/raw/master/csl-citation.json"}</w:instrText>
            </w:r>
            <w:r>
              <w:rPr>
                <w:sz w:val="20"/>
                <w:szCs w:val="20"/>
              </w:rPr>
              <w:fldChar w:fldCharType="separate"/>
            </w:r>
            <w:r w:rsidR="00EF2B5E" w:rsidRPr="00EF2B5E">
              <w:rPr>
                <w:noProof/>
                <w:sz w:val="20"/>
                <w:szCs w:val="20"/>
              </w:rPr>
              <w:t>(Bateman and Mann, 2016; Burch, 2010; Pasquini and Shearing, 2014; Roberts, 2010; Schreurs, 2008)</w:t>
            </w:r>
            <w:r>
              <w:rPr>
                <w:sz w:val="20"/>
                <w:szCs w:val="20"/>
              </w:rPr>
              <w:fldChar w:fldCharType="end"/>
            </w:r>
            <w:r>
              <w:rPr>
                <w:sz w:val="20"/>
                <w:szCs w:val="20"/>
              </w:rPr>
              <w:t>, societal desires and objectives</w:t>
            </w:r>
            <w:r>
              <w:rPr>
                <w:sz w:val="20"/>
                <w:szCs w:val="20"/>
              </w:rPr>
              <w:fldChar w:fldCharType="begin" w:fldLock="1"/>
            </w:r>
            <w:r w:rsidR="00361E34">
              <w:rPr>
                <w:sz w:val="20"/>
                <w:szCs w:val="20"/>
              </w:rPr>
              <w:instrText>ADDIN CSL_CITATION {"citationItems":[{"id":"ITEM-1","itemData":{"DOI":"10.1016/j.gloenvcha.2006.03.008","ISBN":"0959-3780","ISSN":"09593780","abstract":"This paper reviews the concept of adaptation of human communities to global changes, especially climate change, in the context of adaptive capacity and vulnerability. It focuses on scholarship that contributes to practical implementation of adaptations at the community scale. In numerous social science fields, adaptations are considered as responses to risks associated with the interaction of environmental hazards and human vulnerability or adaptive capacity. In the climate change field, adaptation analyses have been undertaken for several distinct purposes. Impact assessments assume adaptations to estimate damages to longer term climate scenarios with and without adjustments. Evaluations of specified adaptation options aim to identify preferred measures. Vulnerability indices seek to provide relative vulnerability scores for countries, regions or communities. The main purpose of participatory vulnerability assessments is to identify adaptation strategies that are feasible and practical in communities. The distinctive features of adaptation analyses with this purpose are outlined, and common elements of this approach are described. Practical adaptation initiatives tend to focus on risks that are already problematic, climate is considered together with other environmental and social stresses, and adaptations are mostly integrated or mainstreamed into other resource management, disaster preparedness and sustainable development programs. © 2006 Elsevier Ltd. All rights reserved.","author":[{"dropping-particle":"","family":"Smit","given":"Barry","non-dropping-particle":"","parse-names":false,"suffix":""},{"dropping-particle":"","family":"Wandel","given":"Johanna","non-dropping-particle":"","parse-names":false,"suffix":""}],"container-title":"Global Environmental Change","id":"ITEM-1","issue":"3","issued":{"date-parts":[["2006"]]},"page":"282-292","title":"Adaptation, adaptive capacity and vulnerability","type":"article-journal","volume":"16"},"uris":["http://www.mendeley.com/documents/?uuid=ce06352e-10ff-4055-b56c-006518b36436"]},{"id":"ITEM-2","itemData":{"DOI":"10.1007/s10584-008-9520-z","ISSN":"0165-0009","author":[{"dropping-particle":"","family":"Adger","given":"W. Neil","non-dropping-particle":"","parse-names":false,"suffix":""},{"dropping-particle":"","family":"Dessai","given":"Suraje","non-dropping-particle":"","parse-names":false,"suffix":""},{"dropping-particle":"","family":"Goulden","given":"Marisa","non-dropping-particle":"","parse-names":false,"suffix":""},{"dropping-particle":"","family":"Hulme","given":"Mike","non-dropping-particle":"","parse-names":false,"suffix":""},{"dropping-particle":"","family":"Lorenzoni","given":"Irene","non-dropping-particle":"","parse-names":false,"suffix":""},{"dropping-particle":"","family":"Nelson","given":"Donald R.","non-dropping-particle":"","parse-names":false,"suffix":""},{"dropping-particle":"","family":"Naess","given":"Lars Otto","non-dropping-particle":"","parse-names":false,"suffix":""},{"dropping-particle":"","family":"Wolf","given":"Johanna","non-dropping-particle":"","parse-names":false,"suffix":""},{"dropping-particle":"","family":"Wreford","given":"Anita","non-dropping-particle":"","parse-names":false,"suffix":""}],"container-title":"Climatic Change","id":"ITEM-2","issue":"3-4","issued":{"date-parts":[["2009","4","20"]]},"page":"335-354","publisher":"Springer Netherlands","title":"Are there social limits to adaptation to climate change?","type":"article-journal","volume":"93"},"uris":["http://www.mendeley.com/documents/?uuid=51c3f535-ce7f-46d5-98c7-cd5a7cd7ceca"]},{"id":"ITEM-3","itemData":{"DOI":"10.1007/s11027-015-9686-4","ISBN":"1102701596864","ISSN":"15731596","abstract":"© 2015 Springer Science+Business Media Dordrecht The paper reports on a comparative study of three different cases on vision and strategy development for climate change adaptation planning in (i) The South African Breede–Overberg Catchment, (ii) The Mississippi Estuary-New Orleans region and (iii) The Dutch Rhine-Meuse Estuary. The objective of the paper is twofold: to develop a better understanding of such processes and to further develop the Backcasting-Adaptive Management (BCAM) methodology. A framework for case evaluation is developed using six dimensions: (i) inputs and resources, (ii) future vision, (iii) stakeholder engagement, (iv) methodological aspects, (v) pathway development and (vi) impact. Major conclusions based on a cross-case comparison and testing propositions are (i) participatory vision development is a strong tool for climate change adaptation planning in different governance contexts and shows considerable diversity in its application in these contexts; (ii) a single, shared future vision is not a prerequisite for vision and pathway development and endorsement; (iii) broad stakeholder engagement enriches strategy development, but the involvement of marginal groups requires additional efforts and capacity building; (iv) multiple pathways and robust elements are useful but require novel expertise; and (v) more institutional embeddedness and support for participatory processes lead to better implementation of the outcomes of these processes.","author":[{"dropping-particle":"","family":"Voorn","given":"Tom","non-dropping-particle":"van der","parse-names":false,"suffix":""},{"dropping-particle":"","family":"Quist","given":"Jaco","non-dropping-particle":"","parse-names":false,"suffix":""},{"dropping-particle":"","family":"Pahl-Wostl","given":"Claudia","non-dropping-particle":"","parse-names":false,"suffix":""},{"dropping-particle":"","family":"Haasnoot","given":"Marjolijn","non-dropping-particle":"","parse-names":false,"suffix":""}],"container-title":"Mitigation and Adaptation Strategies for Global Change","id":"ITEM-3","issue":"3","issued":{"date-parts":[["2017"]]},"note":"CCS","page":"519-546","publisher":"Mitigation and Adaptation Strategies for Global Change","title":"Envisioning robust climate change adaptation futures for coastal regions: a comparative evaluation of cases in three continents","type":"article-journal","volume":"22"},"uris":["http://www.mendeley.com/documents/?uuid=adf302b4-8d4e-4ee7-b353-aabeaeb3df14"]},{"id":"ITEM-4","itemData":{"DOI":"10.1016/j.habitatint.2013.05.003","ISSN":"01973975","abstract":"Local government represents a key opportunity for implementing local adaptation to the impacts of climate change. The need for adaptation is most urgent in developing countries, yet most research has focused on the barriers to climate change mainstreaming in municipalities of the global North. This paper presents the results of a study that investigated barriers to action on climate change adaptation in eight municipalities in the Western Cape Province of South Africa. Forty-seven municipal actors (officials and councillors) were interviewed regarding the experience of their municipality with climate impacts and adaptive actions (focussing on ecosystem-based adaptation), as well as their knowledge and belief on climate change and adaptation issues. Results show that multiple barriers affect the ability of municipalities to mainstream adaptation issues, from individual-level barriers (such as a lack of understanding of climate change and adaptation options) to regulatory/institutional barriers (such as the problems posed by party politics) to socio-cultural barriers (such as a lack of interest within municipal constituencies for climate change issues). These numerous barriers are not significantly different to those encountered so far in municipalities of the developed world, suggesting that across the globe there are common problems that national and provincial governments need to address in order to mainstream climate change adaptation at the local level (such as changing planning and other laws by which local governments operate in order to recognise climate change impacts). Our research draws attention to a couple of under-researched issues, that of the effects of party politics and councillor qualifications on local government operation and performance, and suggests that much further research should address these topics in both developed and developing countries.","author":[{"dropping-particle":"","family":"Pasquini","given":"L.","non-dropping-particle":"","parse-names":false,"suffix":""},{"dropping-particle":"","family":"Cowling","given":"R.M.","non-dropping-particle":"","parse-names":false,"suffix":""},{"dropping-particle":"","family":"Ziervogel","given":"G.","non-dropping-particle":"","parse-names":false,"suffix":""}],"container-title":"Habitat International","id":"ITEM-4","issued":{"date-parts":[["2013","10"]]},"page":"225-232","title":"Facing the heat: Barriers to mainstreaming climate change adaptation in local government in the Western Cape Province, South Africa","type":"article-journal","volume":"40"},"uris":["http://www.mendeley.com/documents/?uuid=f662ead7-6f4e-3b0e-9de0-617561c93d4a"]}],"mendeley":{"formattedCitation":"(Adger et al., 2009; Pasquini et al., 2013; Smit and Wandel, 2006; van der Voorn et al., 2017)","plainTextFormattedCitation":"(Adger et al., 2009; Pasquini et al., 2013; Smit and Wandel, 2006; van der Voorn et al., 2017)","previouslyFormattedCitation":"(Adger et al., 2009; Pasquini et al., 2013; Smit and Wandel, 2006; van der Voorn et al., 2017)"},"properties":{"noteIndex":0},"schema":"https://github.com/citation-style-language/schema/raw/master/csl-citation.json"}</w:instrText>
            </w:r>
            <w:r>
              <w:rPr>
                <w:sz w:val="20"/>
                <w:szCs w:val="20"/>
              </w:rPr>
              <w:fldChar w:fldCharType="separate"/>
            </w:r>
            <w:r w:rsidR="00EF2B5E" w:rsidRPr="00EF2B5E">
              <w:rPr>
                <w:noProof/>
                <w:sz w:val="20"/>
                <w:szCs w:val="20"/>
              </w:rPr>
              <w:t>(</w:t>
            </w:r>
            <w:proofErr w:type="spellStart"/>
            <w:r w:rsidR="00EF2B5E" w:rsidRPr="00EF2B5E">
              <w:rPr>
                <w:noProof/>
                <w:sz w:val="20"/>
                <w:szCs w:val="20"/>
              </w:rPr>
              <w:t>Adger</w:t>
            </w:r>
            <w:proofErr w:type="spellEnd"/>
            <w:r w:rsidR="00EF2B5E" w:rsidRPr="00EF2B5E">
              <w:rPr>
                <w:noProof/>
                <w:sz w:val="20"/>
                <w:szCs w:val="20"/>
              </w:rPr>
              <w:t xml:space="preserve"> et al., 2009; Pasquini et al., 2013; Smit and Wandel, 2006; van der Voorn et al., 2017)</w:t>
            </w:r>
            <w:r>
              <w:rPr>
                <w:sz w:val="20"/>
                <w:szCs w:val="20"/>
              </w:rPr>
              <w:fldChar w:fldCharType="end"/>
            </w:r>
            <w:r>
              <w:rPr>
                <w:sz w:val="20"/>
                <w:szCs w:val="20"/>
              </w:rPr>
              <w:t>, fairness and climate justice</w:t>
            </w:r>
            <w:r w:rsidR="00361E34">
              <w:rPr>
                <w:sz w:val="20"/>
                <w:szCs w:val="20"/>
              </w:rPr>
              <w:t xml:space="preserve"> </w:t>
            </w:r>
            <w:r>
              <w:rPr>
                <w:sz w:val="20"/>
                <w:szCs w:val="20"/>
              </w:rPr>
              <w:fldChar w:fldCharType="begin" w:fldLock="1"/>
            </w:r>
            <w:r w:rsidR="00361E34">
              <w:rPr>
                <w:sz w:val="20"/>
                <w:szCs w:val="20"/>
              </w:rPr>
              <w:instrText>ADDIN CSL_CITATION {"citationItems":[{"id":"ITEM-1","itemData":{"DOI":"10.1016/j.ecolecon.2005.03.015","ISBN":"0921-8009","ISSN":"09218009","abstract":"This article identifies social justice dilemmas associated with the necessity to adapt to climate change, examines how they are currently addressed by the climate change regime, and proposes solutions to overcome prevailing gaps and ambiguities. We argue that the key justice dilemmas of adaptation include responsibility for climate change impacts, the level and burden sharing of assistance to vulnerable countries for adaptation, distribution of assistance between recipient countries and adaptation measures, and fair participation in planning and making decisions on adaptation. We demonstrate how the climate change regime largely omits responsibility but makes a general commitment to assistance. However, the regime has so far failed to operationalise assistance and has made only minor progress towards eliminating obstacles for fair participation. We propose the adoption of four principles for fair adaptation in the climate change regime. These include avoiding dangerous climate change, forward-looking responsibility, putting the most vulnerable first and equal participation of all. We argue that a safe maximum standard of 400-500 ppm of CO2 concentrations in the atmosphere and a carbon tax of $20-50 per carbon equivalent ton could provide the initial instruments for operationalising the principles. ?? 2005 Elsevier B.V. All rights reserved.","author":[{"dropping-particle":"","family":"Paavola","given":"Jouni","non-dropping-particle":"","parse-names":false,"suffix":""},{"dropping-particle":"","family":"Adger","given":"W. Neil","non-dropping-particle":"","parse-names":false,"suffix":""}],"container-title":"Ecological Economics","id":"ITEM-1","issue":"4","issued":{"date-parts":[["2006"]]},"page":"594-609","title":"Fair adaptation to climate change","type":"article-journal","volume":"56"},"uris":["http://www.mendeley.com/documents/?uuid=0b69bba0-6992-49bb-953b-bb70c4635b6c"]},{"id":"ITEM-2","itemData":{"DOI":"10.1038/nclimate2841","ISBN":"1758-678X\r1758-6798","ISSN":"17586798","abstract":"The 2015 United Nations Climate Change Conference in Paris (COP21) highlighted the importance of cities to climate action, as well as the unjust burdens borne by the world's most disadvantaged peoples in addressing climate impacts. Few studies have documented the barriers to redressing the drivers of social vulnerability as part of urban local climate change adaptation efforts, or evaluated how emerging adaptation plans impact marginalized groups. Here, we present a roadmap to reorient research on the social dimensions of urban climate adaptation around four issues of equity and justice: (1) broadening participation in adaptation planning; (2) expanding adaptation to rapidly growing cities and those with low financial or institutional capacity; (3) adopting a multilevel and multi-scalar approach to adaptation planning; and (4) integrating justice into infrastructure and urban design processes. Responding to these empirical and theoretical research needs is the first step towards identifying pathways to more transformative adaptation policies.","author":[{"dropping-particle":"","family":"Shi","given":"Linda","non-dropping-particle":"","parse-names":false,"suffix":""},{"dropping-particle":"","family":"Chu","given":"Eric","non-dropping-particle":"","parse-names":false,"suffix":""},{"dropping-particle":"","family":"Anguelovski","given":"Isabelle","non-dropping-particle":"","parse-names":false,"suffix":""},{"dropping-particle":"","family":"Aylett","given":"Alexander","non-dropping-particle":"","parse-names":false,"suffix":""},{"dropping-particle":"","family":"Debats","given":"Jessica","non-dropping-particle":"","parse-names":false,"suffix":""},{"dropping-particle":"","family":"Goh","given":"Kian","non-dropping-particle":"","parse-names":false,"suffix":""},{"dropping-particle":"","family":"Schenk","given":"Todd","non-dropping-particle":"","parse-names":false,"suffix":""},{"dropping-particle":"","family":"Seto","given":"Karen C.","non-dropping-particle":"","parse-names":false,"suffix":""},{"dropping-particle":"","family":"Dodman","given":"David","non-dropping-particle":"","parse-names":false,"suffix":""},{"dropping-particle":"","family":"Roberts","given":"Debra","non-dropping-particle":"","parse-names":false,"suffix":""},{"dropping-particle":"","family":"Roberts","given":"J. Timmons","non-dropping-particle":"","parse-names":false,"suffix":""},{"dropping-particle":"","family":"Deveer","given":"Stacy D.","non-dropping-particle":"Van","parse-names":false,"suffix":""}],"container-title":"Nature Climate Change","id":"ITEM-2","issue":"2","issued":{"date-parts":[["2016"]]},"page":"131-137","title":"Roadmap towards justice in urban climate adaptation research","type":"article-journal","volume":"6"},"uris":["http://www.mendeley.com/documents/?uuid=30c0dd51-a064-4987-ac25-73333799183b"]},{"id":"ITEM-3","itemData":{"DOI":"10.1038/nclimate2339","ISBN":"1758-678X","ISSN":"17586798","PMID":"25052830","abstract":"Calls for more broad-based, integrated, useful knowledge now abound in the world of global environmental change science. They evidence many scientists' desire to help humanity confront the momentous biophysical implications of its own actions. But they also reveal a limited conception of social science and virtually ignore the humanities. They thereby endorse a stunted conception of 'human dimensions' at a time when the challenges posed by global environmental change are increasing in magnitude, scale and scope. Here, we make the case for a richer conception predicated on broader intellectual engagement and identify some preconditions for its practical fulfilment. Interdisciplinary dialogue, we suggest, should engender plural representations of Earth's present and future that are reflective of divergent human values and aspirations. In turn, this might insure publics and decision-makers against overly narrow conceptions of what is possible and desirable as they consider the profound questions raised by global environmental change.","author":[{"dropping-particle":"","family":"Castree","given":"Noel","non-dropping-particle":"","parse-names":false,"suffix":""},{"dropping-particle":"","family":"Adams","given":"William M.","non-dropping-particle":"","parse-names":false,"suffix":""},{"dropping-particle":"","family":"Barry","given":"John","non-dropping-particle":"","parse-names":false,"suffix":""},{"dropping-particle":"","family":"Brockington","given":"Daniel","non-dropping-particle":"","parse-names":false,"suffix":""},{"dropping-particle":"","family":"Büscher","given":"Bram","non-dropping-particle":"","parse-names":false,"suffix":""},{"dropping-particle":"","family":"Corbera","given":"Esteve","non-dropping-particle":"","parse-names":false,"suffix":""},{"dropping-particle":"","family":"Demeritt","given":"David","non-dropping-particle":"","parse-names":false,"suffix":""},{"dropping-particle":"","family":"Duffy","given":"Rosaleen","non-dropping-particle":"","parse-names":false,"suffix":""},{"dropping-particle":"","family":"Felt","given":"Ulrike","non-dropping-particle":"","parse-names":false,"suffix":""},{"dropping-particle":"","family":"Neves","given":"Katja","non-dropping-particle":"","parse-names":false,"suffix":""},{"dropping-particle":"","family":"Newell","given":"Peter","non-dropping-particle":"","parse-names":false,"suffix":""},{"dropping-particle":"","family":"Pellizzoni","given":"Luigi","non-dropping-particle":"","parse-names":false,"suffix":""},{"dropping-particle":"","family":"Rigby","given":"Kate","non-dropping-particle":"","parse-names":false,"suffix":""},{"dropping-particle":"","family":"Robbins","given":"Paul","non-dropping-particle":"","parse-names":false,"suffix":""},{"dropping-particle":"","family":"Robin","given":"Libby","non-dropping-particle":"","parse-names":false,"suffix":""},{"dropping-particle":"","family":"Rose","given":"Deborah Bird","non-dropping-particle":"","parse-names":false,"suffix":""},{"dropping-particle":"","family":"Ross","given":"Andrew","non-dropping-particle":"","parse-names":false,"suffix":""},{"dropping-particle":"","family":"Schlosberg","given":"David","non-dropping-particle":"","parse-names":false,"suffix":""},{"dropping-particle":"","family":"Sörlin","given":"Sverker","non-dropping-particle":"","parse-names":false,"suffix":""},{"dropping-particle":"","family":"West","given":"Paige","non-dropping-particle":"","parse-names":false,"suffix":""},{"dropping-particle":"","family":"Whitehead","given":"Mark","non-dropping-particle":"","parse-names":false,"suffix":""},{"dropping-particle":"","family":"Wynne","given":"Brian","non-dropping-particle":"","parse-names":false,"suffix":""}],"container-title":"Nature Climate Change","id":"ITEM-3","issue":"9","issued":{"date-parts":[["2014"]]},"page":"763-768","title":"Changing the intellectual climate","type":"article-journal","volume":"4"},"uris":["http://www.mendeley.com/documents/?uuid=4401f5ef-4bc5-40e5-a644-d1e50d77ccc1"]}],"mendeley":{"formattedCitation":"(Castree et al., 2014; Paavola and Adger, 2006; Shi et al., 2016)","plainTextFormattedCitation":"(Castree et al., 2014; Paavola and Adger, 2006; Shi et al., 2016)","previouslyFormattedCitation":"(Castree et al., 2014; Paavola and Adger, 2006; Shi et al., 2016)"},"properties":{"noteIndex":0},"schema":"https://github.com/citation-style-language/schema/raw/master/csl-citation.json"}</w:instrText>
            </w:r>
            <w:r>
              <w:rPr>
                <w:sz w:val="20"/>
                <w:szCs w:val="20"/>
              </w:rPr>
              <w:fldChar w:fldCharType="separate"/>
            </w:r>
            <w:r w:rsidR="00EF2B5E" w:rsidRPr="00EF2B5E">
              <w:rPr>
                <w:noProof/>
                <w:sz w:val="20"/>
                <w:szCs w:val="20"/>
              </w:rPr>
              <w:t>(Castree et al., 2014; Paavola and Adger, 2006; Shi et al., 2016)</w:t>
            </w:r>
            <w:r>
              <w:rPr>
                <w:sz w:val="20"/>
                <w:szCs w:val="20"/>
              </w:rPr>
              <w:fldChar w:fldCharType="end"/>
            </w:r>
            <w:r>
              <w:rPr>
                <w:sz w:val="20"/>
                <w:szCs w:val="20"/>
              </w:rPr>
              <w:t xml:space="preserve"> and the role of networks</w:t>
            </w:r>
            <w:r w:rsidR="00361E34">
              <w:rPr>
                <w:sz w:val="20"/>
                <w:szCs w:val="20"/>
              </w:rPr>
              <w:t xml:space="preserve"> </w:t>
            </w:r>
            <w:r>
              <w:rPr>
                <w:sz w:val="20"/>
                <w:szCs w:val="20"/>
              </w:rPr>
              <w:fldChar w:fldCharType="begin" w:fldLock="1"/>
            </w:r>
            <w:r w:rsidR="00361E34">
              <w:rPr>
                <w:sz w:val="20"/>
                <w:szCs w:val="20"/>
              </w:rPr>
              <w:instrText>ADDIN CSL_CITATION {"citationItems":[{"id":"ITEM-1","itemData":{"DOI":"10.1068/a39148","ISBN":"0308-518X","ISSN":"0308518X","abstract":"Recent UK government policy on climate change, and wider policy movement within the United Nations Framework Convention on Climate Change, emphasise the building of adaptive capacity. But what are the institutional constraints that shape capacity to build adaptive organisations? The authors synthesise theory from social learning and institutional aspects of multilevel environmental governance to help unpack the patterns of individual and collective action within organisations that can enhance or restrict organisational adaptive capacity in the face of abrupt climate change. Theoretical synthesis is grounded by empirical work with a local dairy farmers group and two supporting public sector bodies that are both local actors in their own rights and which also shape the operating environment for other local actors (the Environment Agency and the Welsh Assembly and Assembly-sponsored public bodies). Providing space within and between local organisations for individuals to develop private as well as officially sanctioned social relationships is supported as a pathway to enable social learning. It is also a resource for adaptation that requires little financial investment but does call for a rethinking of the personal skills and working routines that are incentivised within organisations.","author":[{"dropping-particle":"","family":"Pelling","given":"Mark","non-dropping-particle":"","parse-names":false,"suffix":""},{"dropping-particle":"","family":"High","given":"Chris","non-dropping-particle":"","parse-names":false,"suffix":""},{"dropping-particle":"","family":"Dearing","given":"John","non-dropping-particle":"","parse-names":false,"suffix":""},{"dropping-particle":"","family":"Smith","given":"Denis","non-dropping-particle":"","parse-names":false,"suffix":""}],"container-title":"Environment and Planning A","id":"ITEM-1","issue":"4","issued":{"date-parts":[["2008"]]},"page":"867-884","title":"Shadow spaces for social learning: A relational understanding of adaptive capacity to climate change within organisations","type":"article-journal","volume":"40"},"uris":["http://www.mendeley.com/documents/?uuid=e97f1843-00b3-4303-a435-8536344d455a"]},{"id":"ITEM-2","itemData":{"DOI":"10.1038/nclimate1931","ISBN":"1758-678X","ISSN":"1758678X","abstract":"We must forge network connections among rapidly changing communities of decision-makers and researchers to foster the social learning necessary for effective adaptation to climate risks.","author":[{"dropping-particle":"","family":"Bidwell","given":"David","non-dropping-particle":"","parse-names":false,"suffix":""},{"dropping-particle":"","family":"Dietz","given":"Thomas","non-dropping-particle":"","parse-names":false,"suffix":""},{"dropping-particle":"","family":"Scavia","given":"Donald","non-dropping-particle":"","parse-names":false,"suffix":""}],"container-title":"Nature Climate Change","id":"ITEM-2","issue":"7","issued":{"date-parts":[["2013"]]},"page":"610-611","publisher":"Nature Publishing Group","title":"Fostering knowledge networks for climate adaptation","type":"article-journal","volume":"3"},"uris":["http://www.mendeley.com/documents/?uuid=12614a88-7b4c-4722-bcec-d38af28222fc"]},{"id":"ITEM-3","itemData":{"DOI":"10.1177/1070496514525406","ISBN":"1070-4965","ISSN":"15525465","abstract":"Political issues can influence the delivery of services and other goals, such as envir-onmental sustainability, within municipalities. However, the influence of political fac-tors on the institutionalization of environmental issues within municipalities has not been examined. We investigate these issues using a case study of a South African municipality that has made considerable progress in institutionalizing environmental issues (particularly climate change related) in the last decade, despite a change in political leadership. The presence of the following factors promoted the institution-alization of environmental governance: (a) political champions; (b) networks between the municipality and other organizations and dense networks within the municipality; and (c) benefits for the municipality from environmental actions. Political issues can enable the process of institutionalization (e.g., by stimulating innovation through political party competition) and also hinder it through political instability (which disrupts patterns in champions and networks) and clientelism (which can cause environmental projects to be discontinued).","author":[{"dropping-particle":"","family":"Pasquini","given":"Lorena","non-dropping-particle":"","parse-names":false,"suffix":""},{"dropping-particle":"","family":"Shearing","given":"Clifford","non-dropping-particle":"","parse-names":false,"suffix":""}],"container-title":"Journal of Environment and Development","id":"ITEM-3","issue":"2","issued":{"date-parts":[["2014","6","1"]]},"page":"271-296","title":"Municipalities, Politics, and Climate Change: An Example of the Process of Institutionalizing an Environmental Agenda Within Local Government","type":"article-journal","volume":"23"},"uris":["http://www.mendeley.com/documents/?uuid=677d24ec-190d-470e-a262-c48a96452cf2"]}],"mendeley":{"formattedCitation":"(Bidwell et al., 2013; Pasquini and Shearing, 2014; Pelling et al., 2008)","plainTextFormattedCitation":"(Bidwell et al., 2013; Pasquini and Shearing, 2014; Pelling et al., 2008)","previouslyFormattedCitation":"(Bidwell et al., 2013; Pasquini and Shearing, 2014; Pelling et al., 2008)"},"properties":{"noteIndex":0},"schema":"https://github.com/citation-style-language/schema/raw/master/csl-citation.json"}</w:instrText>
            </w:r>
            <w:r>
              <w:rPr>
                <w:sz w:val="20"/>
                <w:szCs w:val="20"/>
              </w:rPr>
              <w:fldChar w:fldCharType="separate"/>
            </w:r>
            <w:r w:rsidR="00EF2B5E" w:rsidRPr="00EF2B5E">
              <w:rPr>
                <w:noProof/>
                <w:sz w:val="20"/>
                <w:szCs w:val="20"/>
              </w:rPr>
              <w:t>(Bidwell et al., 2013; Pasquini and Shearing, 2014; Pelling et al., 2008)</w:t>
            </w:r>
            <w:r>
              <w:rPr>
                <w:sz w:val="20"/>
                <w:szCs w:val="20"/>
              </w:rPr>
              <w:fldChar w:fldCharType="end"/>
            </w:r>
            <w:r>
              <w:rPr>
                <w:sz w:val="20"/>
                <w:szCs w:val="20"/>
              </w:rPr>
              <w:t>.</w:t>
            </w:r>
          </w:p>
          <w:p w14:paraId="397920E7" w14:textId="77777777" w:rsidR="001E681A" w:rsidRPr="00AC781D" w:rsidRDefault="001E681A" w:rsidP="006F427B">
            <w:pPr>
              <w:rPr>
                <w:sz w:val="20"/>
                <w:szCs w:val="20"/>
              </w:rPr>
            </w:pPr>
          </w:p>
          <w:p w14:paraId="76F01B5A" w14:textId="685E3805" w:rsidR="001E681A" w:rsidRDefault="001E681A" w:rsidP="006F427B">
            <w:pPr>
              <w:rPr>
                <w:sz w:val="20"/>
                <w:szCs w:val="20"/>
              </w:rPr>
            </w:pPr>
            <w:r w:rsidRPr="00A06946">
              <w:rPr>
                <w:b/>
                <w:sz w:val="20"/>
                <w:szCs w:val="20"/>
              </w:rPr>
              <w:t>Local politics</w:t>
            </w:r>
            <w:r>
              <w:rPr>
                <w:sz w:val="20"/>
                <w:szCs w:val="20"/>
              </w:rPr>
              <w:t xml:space="preserve"> or the emergence of new political spaces has become complex</w:t>
            </w:r>
            <w:r w:rsidRPr="00BD421A">
              <w:rPr>
                <w:sz w:val="20"/>
                <w:szCs w:val="20"/>
              </w:rPr>
              <w:t xml:space="preserve"> vertical linkages between state institutions </w:t>
            </w:r>
            <w:r w:rsidRPr="00BD421A">
              <w:rPr>
                <w:sz w:val="20"/>
                <w:szCs w:val="20"/>
              </w:rPr>
              <w:fldChar w:fldCharType="begin" w:fldLock="1"/>
            </w:r>
            <w:r w:rsidR="00361E34">
              <w:rPr>
                <w:sz w:val="20"/>
                <w:szCs w:val="20"/>
              </w:rPr>
              <w:instrText>ADDIN CSL_CITATION {"citationItems":[{"id":"ITEM-1","itemData":{"DOI":"10.1080/0964401042000310178","ISBN":"0964401042000","ISSN":"09644016","abstract":"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author":[{"dropping-particle":"","family":"Bulkeley","given":"Harriet","non-dropping-particle":"","parse-names":false,"suffix":""},{"dropping-particle":"","family":"Betsill","given":"Michele M.","non-dropping-particle":"","parse-names":false,"suffix":""}],"container-title":"Environmental Politics","id":"ITEM-1","issue":"1","issued":{"date-parts":[["2005"]]},"page":"42-63","title":"Rethinking sustainable cities: Multilevel governance and the 'urban' politics of climate change","type":"article-journal","volume":"14"},"uris":["http://www.mendeley.com/documents/?uuid=c72de970-947c-42c3-9dbc-045f67b15e52"]}],"mendeley":{"formattedCitation":"(Bulkeley and Betsill, 2005)","plainTextFormattedCitation":"(Bulkeley and Betsill, 2005)","previouslyFormattedCitation":"(Bulkeley and Betsill, 2005)"},"properties":{"noteIndex":0},"schema":"https://github.com/citation-style-language/schema/raw/master/csl-citation.json"}</w:instrText>
            </w:r>
            <w:r w:rsidRPr="00BD421A">
              <w:rPr>
                <w:sz w:val="20"/>
                <w:szCs w:val="20"/>
              </w:rPr>
              <w:fldChar w:fldCharType="separate"/>
            </w:r>
            <w:r w:rsidR="00EF2B5E" w:rsidRPr="00EF2B5E">
              <w:rPr>
                <w:noProof/>
                <w:sz w:val="20"/>
                <w:szCs w:val="20"/>
              </w:rPr>
              <w:t>(Bulkeley and Betsill, 2005)</w:t>
            </w:r>
            <w:r w:rsidRPr="00BD421A">
              <w:rPr>
                <w:sz w:val="20"/>
                <w:szCs w:val="20"/>
              </w:rPr>
              <w:fldChar w:fldCharType="end"/>
            </w:r>
            <w:r>
              <w:rPr>
                <w:sz w:val="20"/>
                <w:szCs w:val="20"/>
              </w:rPr>
              <w:t xml:space="preserve">. Politics itself is inherently </w:t>
            </w:r>
            <w:r w:rsidRPr="00A423C3">
              <w:rPr>
                <w:sz w:val="20"/>
                <w:szCs w:val="20"/>
              </w:rPr>
              <w:t>contentious</w:t>
            </w:r>
            <w:r>
              <w:rPr>
                <w:sz w:val="20"/>
                <w:szCs w:val="20"/>
              </w:rPr>
              <w:t xml:space="preserve"> and its</w:t>
            </w:r>
            <w:r w:rsidRPr="00A423C3">
              <w:rPr>
                <w:sz w:val="20"/>
                <w:szCs w:val="20"/>
              </w:rPr>
              <w:t xml:space="preserve"> instability disrupts patterns in champions and networks and clientelism </w:t>
            </w:r>
            <w:r w:rsidRPr="00A423C3">
              <w:rPr>
                <w:sz w:val="20"/>
                <w:szCs w:val="20"/>
              </w:rPr>
              <w:fldChar w:fldCharType="begin" w:fldLock="1"/>
            </w:r>
            <w:r w:rsidR="00361E34">
              <w:rPr>
                <w:sz w:val="20"/>
                <w:szCs w:val="20"/>
              </w:rPr>
              <w:instrText>ADDIN CSL_CITATION {"citationItems":[{"id":"ITEM-1","itemData":{"DOI":"10.1038/nclimate3236","ISBN":"9781317416951","ISSN":"1758-678X","abstract":"The failure of recent international negotiations to progress global action on climate change has shifted attention to the emergence of grassroots sustainability initiatives. These civil society networks display the potential to implement social innovation and change processes from the bottom up. Recent scholarship has sought to theorise grassroots community-based low carbon practices in terms of their sustainability transition potential. However there are few empirical examples that demonstrate the factors for success of community-based social innovations in achieving more widespread adoption outside of their local, sustainability niche. The book seeks to address two significant gaps related to grassroots climate action: firstly the continuing dominance of the individualisation of responsibility for climate change action which presupposes that individuals hold both the ability and desire to shift their behaviours and lifestyle choices to align with a low carbon future. Secondly, the potential for community-based collectives to influence mainstream climate change governance, an area significantly under researched. Drawing on empirical research into Australian Climate Action Groups (CAGs) and related international research, the book argues that grassroots community-based collective action on climate change holds the key to broader social change. This book will be of great interest to students and scholars of climate change, citizen participation, environmental sociology and sustainable development.","author":[{"dropping-particle":"","family":"Ordner","given":"James P.","non-dropping-particle":"","parse-names":false,"suffix":""}],"container-title":"Nature Climate Change","id":"ITEM-1","issue":"3","issued":{"date-parts":[["2017","3","1"]]},"page":"161-163","publisher":"Nature Publishing Group","title":"Community action and climate change","type":"article-journal","volume":"7"},"uris":["http://www.mendeley.com/documents/?uuid=f49e39ac-9757-4314-87e4-be5e62eb1e63"]}],"mendeley":{"formattedCitation":"(Ordner, 2017)","plainTextFormattedCitation":"(Ordner, 2017)","previouslyFormattedCitation":"(Ordner, 2017)"},"properties":{"noteIndex":0},"schema":"https://github.com/citation-style-language/schema/raw/master/csl-citation.json"}</w:instrText>
            </w:r>
            <w:r w:rsidRPr="00A423C3">
              <w:rPr>
                <w:sz w:val="20"/>
                <w:szCs w:val="20"/>
              </w:rPr>
              <w:fldChar w:fldCharType="separate"/>
            </w:r>
            <w:r w:rsidR="00EF2B5E" w:rsidRPr="00EF2B5E">
              <w:rPr>
                <w:noProof/>
                <w:sz w:val="20"/>
                <w:szCs w:val="20"/>
              </w:rPr>
              <w:t>(Ordner, 2017)</w:t>
            </w:r>
            <w:r w:rsidRPr="00A423C3">
              <w:rPr>
                <w:sz w:val="20"/>
                <w:szCs w:val="20"/>
              </w:rPr>
              <w:fldChar w:fldCharType="end"/>
            </w:r>
            <w:r w:rsidRPr="00A423C3">
              <w:rPr>
                <w:sz w:val="20"/>
                <w:szCs w:val="20"/>
              </w:rPr>
              <w:fldChar w:fldCharType="begin" w:fldLock="1"/>
            </w:r>
            <w:r w:rsidR="00361E34">
              <w:rPr>
                <w:sz w:val="20"/>
                <w:szCs w:val="20"/>
              </w:rPr>
              <w:instrText>ADDIN CSL_CITATION {"citationItems":[{"id":"ITEM-1","itemData":{"DOI":"10.1177/1070496514525406","ISBN":"1070-4965","ISSN":"15525465","abstract":"Political issues can influence the delivery of services and other goals, such as envir-onmental sustainability, within municipalities. However, the influence of political fac-tors on the institutionalization of environmental issues within municipalities has not been examined. We investigate these issues using a case study of a South African municipality that has made considerable progress in institutionalizing environmental issues (particularly climate change related) in the last decade, despite a change in political leadership. The presence of the following factors promoted the institution-alization of environmental governance: (a) political champions; (b) networks between the municipality and other organizations and dense networks within the municipality; and (c) benefits for the municipality from environmental actions. Political issues can enable the process of institutionalization (e.g., by stimulating innovation through political party competition) and also hinder it through political instability (which disrupts patterns in champions and networks) and clientelism (which can cause environmental projects to be discontinued).","author":[{"dropping-particle":"","family":"Pasquini","given":"Lorena","non-dropping-particle":"","parse-names":false,"suffix":""},{"dropping-particle":"","family":"Shearing","given":"Clifford","non-dropping-particle":"","parse-names":false,"suffix":""}],"container-title":"Journal of Environment and Development","id":"ITEM-1","issue":"2","issued":{"date-parts":[["2014","6","1"]]},"page":"271-296","title":"Municipalities, Politics, and Climate Change: An Example of the Process of Institutionalizing an Environmental Agenda Within Local Government","type":"article-journal","volume":"23"},"uris":["http://www.mendeley.com/documents/?uuid=677d24ec-190d-470e-a262-c48a96452cf2"]}],"mendeley":{"formattedCitation":"(Pasquini and Shearing, 2014)","plainTextFormattedCitation":"(Pasquini and Shearing, 2014)","previouslyFormattedCitation":"(Pasquini and Shearing, 2014)"},"properties":{"noteIndex":0},"schema":"https://github.com/citation-style-language/schema/raw/master/csl-citation.json"}</w:instrText>
            </w:r>
            <w:r w:rsidRPr="00A423C3">
              <w:rPr>
                <w:sz w:val="20"/>
                <w:szCs w:val="20"/>
              </w:rPr>
              <w:fldChar w:fldCharType="separate"/>
            </w:r>
            <w:r w:rsidR="00EF2B5E" w:rsidRPr="00EF2B5E">
              <w:rPr>
                <w:noProof/>
                <w:sz w:val="20"/>
                <w:szCs w:val="20"/>
              </w:rPr>
              <w:t>(Pasquini and Shearing, 2014)</w:t>
            </w:r>
            <w:r w:rsidRPr="00A423C3">
              <w:rPr>
                <w:sz w:val="20"/>
                <w:szCs w:val="20"/>
              </w:rPr>
              <w:fldChar w:fldCharType="end"/>
            </w:r>
            <w:r>
              <w:rPr>
                <w:sz w:val="20"/>
                <w:szCs w:val="20"/>
              </w:rPr>
              <w:t>. G</w:t>
            </w:r>
            <w:r w:rsidRPr="001E47A1">
              <w:rPr>
                <w:sz w:val="20"/>
                <w:szCs w:val="20"/>
              </w:rPr>
              <w:t>aining local</w:t>
            </w:r>
            <w:r>
              <w:rPr>
                <w:sz w:val="20"/>
                <w:szCs w:val="20"/>
              </w:rPr>
              <w:t xml:space="preserve"> support </w:t>
            </w:r>
            <w:r w:rsidRPr="001E47A1">
              <w:rPr>
                <w:sz w:val="20"/>
                <w:szCs w:val="20"/>
              </w:rPr>
              <w:t xml:space="preserve">and working within the context of ambiguity </w:t>
            </w:r>
            <w:r>
              <w:rPr>
                <w:sz w:val="20"/>
                <w:szCs w:val="20"/>
              </w:rPr>
              <w:t>is</w:t>
            </w:r>
            <w:r w:rsidRPr="001E47A1">
              <w:rPr>
                <w:sz w:val="20"/>
                <w:szCs w:val="20"/>
              </w:rPr>
              <w:t xml:space="preserve"> political challeng</w:t>
            </w:r>
            <w:r>
              <w:rPr>
                <w:sz w:val="20"/>
                <w:szCs w:val="20"/>
              </w:rPr>
              <w:t>e</w:t>
            </w:r>
            <w:r w:rsidRPr="001E47A1">
              <w:rPr>
                <w:sz w:val="20"/>
                <w:szCs w:val="20"/>
              </w:rPr>
              <w:t xml:space="preserve"> of governing climate change </w:t>
            </w:r>
            <w:r w:rsidRPr="001E47A1">
              <w:rPr>
                <w:sz w:val="20"/>
                <w:szCs w:val="20"/>
              </w:rPr>
              <w:fldChar w:fldCharType="begin" w:fldLock="1"/>
            </w:r>
            <w:r w:rsidR="00361E34">
              <w:rPr>
                <w:sz w:val="20"/>
                <w:szCs w:val="20"/>
              </w:rPr>
              <w:instrText>ADDIN CSL_CITATION {"citationItems":[{"id":"ITEM-1","itemData":{"DOI":"10.1080/00420980600936491","ISBN":"0042-0980","ISSN":"00420980","abstract":"This paper argues that, in order to address the challenges of climate change, attention needs to be focused not only at the international level but also on how climate protection policy is taking shape locally. It provides a comparative analysis of local climate change policy in Germany and the UK. By moving the focus from an analysis of the formal competencies of local government to the multiple modes of governing through which climate protection is taking place, the similarities between the two countries are brought into view. In both cases, actions are concentrated in the energy sphere and municipalities are increasingly deploying self-governing and enabling approaches to undertaken emissions reductions. The paper argues that the impacts of EU policies, financial crises and the political challenges of implementing climate change policies are changing the capacity for local intervention, with potentially significant consequences for medium- and long-term goals for climate protection.","author":[{"dropping-particle":"","family":"Bulkeley","given":"Harriet","non-dropping-particle":"","parse-names":false,"suffix":""},{"dropping-particle":"","family":"Kern","given":"Kristine","non-dropping-particle":"","parse-names":false,"suffix":""}],"container-title":"Urban Studies","id":"ITEM-1","issue":"12","issued":{"date-parts":[["2006"]]},"page":"2237-2259","title":"Local government and the governing of climate change in Germany and the UK","type":"article-journal","volume":"43"},"uris":["http://www.mendeley.com/documents/?uuid=da8265e7-768d-474b-adf7-61b242524aa7"]}],"mendeley":{"formattedCitation":"(Bulkeley and Kern, 2006)","plainTextFormattedCitation":"(Bulkeley and Kern, 2006)","previouslyFormattedCitation":"(Bulkeley and Kern, 2006)"},"properties":{"noteIndex":0},"schema":"https://github.com/citation-style-language/schema/raw/master/csl-citation.json"}</w:instrText>
            </w:r>
            <w:r w:rsidRPr="001E47A1">
              <w:rPr>
                <w:sz w:val="20"/>
                <w:szCs w:val="20"/>
              </w:rPr>
              <w:fldChar w:fldCharType="separate"/>
            </w:r>
            <w:r w:rsidR="00EF2B5E" w:rsidRPr="00EF2B5E">
              <w:rPr>
                <w:noProof/>
                <w:sz w:val="20"/>
                <w:szCs w:val="20"/>
              </w:rPr>
              <w:t>(Bulkeley and Kern, 2006)</w:t>
            </w:r>
            <w:r w:rsidRPr="001E47A1">
              <w:rPr>
                <w:sz w:val="20"/>
                <w:szCs w:val="20"/>
              </w:rPr>
              <w:fldChar w:fldCharType="end"/>
            </w:r>
            <w:r>
              <w:rPr>
                <w:sz w:val="20"/>
                <w:szCs w:val="20"/>
              </w:rPr>
              <w:t>.  T</w:t>
            </w:r>
            <w:r w:rsidRPr="003C533E">
              <w:rPr>
                <w:sz w:val="20"/>
                <w:szCs w:val="20"/>
              </w:rPr>
              <w:t>he immediacy of development challenges inevitably focuses the attention of decision-makers on shorter timescales</w:t>
            </w:r>
            <w:r w:rsidR="00361E34">
              <w:rPr>
                <w:sz w:val="20"/>
                <w:szCs w:val="20"/>
              </w:rPr>
              <w:t xml:space="preserve"> </w:t>
            </w:r>
            <w:r>
              <w:rPr>
                <w:sz w:val="20"/>
                <w:szCs w:val="20"/>
              </w:rPr>
              <w:fldChar w:fldCharType="begin" w:fldLock="1"/>
            </w:r>
            <w:r w:rsidR="00361E34">
              <w:rPr>
                <w:sz w:val="20"/>
                <w:szCs w:val="20"/>
              </w:rPr>
              <w:instrText>ADDIN CSL_CITATION {"citationItems":[{"id":"ITEM-1","itemData":{"DOI":"10.1038/nclimate2701","ISSN":"17586798","abstract":"Many sub-Saharan countries are failing to include climate information in long-term development planning. Ensuring climate-resilient development requires a step change in how medium- to long-term climate information is produced, communicated and utilized in sub-Saharan Africa and elsewhere.","author":[{"dropping-particle":"","family":"Jones","given":"Lindsey","non-dropping-particle":"","parse-names":false,"suffix":""},{"dropping-particle":"","family":"Dougill","given":"Andrew","non-dropping-particle":"","parse-names":false,"suffix":""},{"dropping-particle":"","family":"Jones","given":"Richard G.","non-dropping-particle":"","parse-names":false,"suffix":""},{"dropping-particle":"","family":"Steynor","given":"Anna","non-dropping-particle":"","parse-names":false,"suffix":""},{"dropping-particle":"","family":"Watkiss","given":"Paul","non-dropping-particle":"","parse-names":false,"suffix":""},{"dropping-particle":"","family":"Kane","given":"Cheikh","non-dropping-particle":"","parse-names":false,"suffix":""},{"dropping-particle":"","family":"Koelle","given":"Bettina","non-dropping-particle":"","parse-names":false,"suffix":""},{"dropping-particle":"","family":"Moufouma-Okia","given":"Wilfran","non-dropping-particle":"","parse-names":false,"suffix":""},{"dropping-particle":"","family":"Padgham","given":"Jon","non-dropping-particle":"","parse-names":false,"suffix":""},{"dropping-particle":"","family":"Ranger","given":"Nicola","non-dropping-particle":"","parse-names":false,"suffix":""},{"dropping-particle":"","family":"Roux","given":"Jean Pierre","non-dropping-particle":"","parse-names":false,"suffix":""},{"dropping-particle":"","family":"Suarez","given":"Pablo","non-dropping-particle":"","parse-names":false,"suffix":""},{"dropping-particle":"","family":"Tanner","given":"Thomas","non-dropping-particle":"","parse-names":false,"suffix":""},{"dropping-particle":"","family":"Vincent","given":"Katharine","non-dropping-particle":"","parse-names":false,"suffix":""}],"container-title":"Nature Climate Change","id":"ITEM-1","issue":"9","issued":{"date-parts":[["2015"]]},"page":"812-814","publisher":"Nature Publishing Group","title":"Ensuring climate information guides long-term development","type":"article-journal","volume":"5"},"uris":["http://www.mendeley.com/documents/?uuid=23b41c4e-2622-4527-ab28-f0f672991d3f"]}],"mendeley":{"formattedCitation":"(Jones et al., 2015)","plainTextFormattedCitation":"(Jones et al., 2015)","previouslyFormattedCitation":"(Jones et al., 2015)"},"properties":{"noteIndex":0},"schema":"https://github.com/citation-style-language/schema/raw/master/csl-citation.json"}</w:instrText>
            </w:r>
            <w:r>
              <w:rPr>
                <w:sz w:val="20"/>
                <w:szCs w:val="20"/>
              </w:rPr>
              <w:fldChar w:fldCharType="separate"/>
            </w:r>
            <w:r w:rsidR="00EF2B5E" w:rsidRPr="00EF2B5E">
              <w:rPr>
                <w:noProof/>
                <w:sz w:val="20"/>
                <w:szCs w:val="20"/>
              </w:rPr>
              <w:t>(Jones et al., 2015)</w:t>
            </w:r>
            <w:r>
              <w:rPr>
                <w:sz w:val="20"/>
                <w:szCs w:val="20"/>
              </w:rPr>
              <w:fldChar w:fldCharType="end"/>
            </w:r>
            <w:r w:rsidRPr="003C533E">
              <w:rPr>
                <w:sz w:val="20"/>
                <w:szCs w:val="20"/>
              </w:rPr>
              <w:t>.</w:t>
            </w:r>
          </w:p>
          <w:p w14:paraId="745638F0" w14:textId="77777777" w:rsidR="001E681A" w:rsidRDefault="001E681A" w:rsidP="006F427B">
            <w:pPr>
              <w:rPr>
                <w:sz w:val="20"/>
                <w:szCs w:val="20"/>
              </w:rPr>
            </w:pPr>
          </w:p>
          <w:p w14:paraId="2AD34919" w14:textId="1070DE0A" w:rsidR="001E681A" w:rsidRPr="00D60440" w:rsidRDefault="001E681A" w:rsidP="006F427B">
            <w:pPr>
              <w:rPr>
                <w:sz w:val="20"/>
                <w:szCs w:val="20"/>
              </w:rPr>
            </w:pPr>
            <w:r>
              <w:rPr>
                <w:sz w:val="20"/>
                <w:szCs w:val="20"/>
              </w:rPr>
              <w:t xml:space="preserve">Politics shares a close relationship with the expectations on </w:t>
            </w:r>
            <w:r w:rsidRPr="004930DC">
              <w:rPr>
                <w:b/>
                <w:sz w:val="20"/>
                <w:szCs w:val="20"/>
              </w:rPr>
              <w:t>leaders and leadership</w:t>
            </w:r>
            <w:r>
              <w:rPr>
                <w:sz w:val="20"/>
                <w:szCs w:val="20"/>
              </w:rPr>
              <w:t xml:space="preserve"> in general.  </w:t>
            </w:r>
            <w:r w:rsidRPr="00A06946">
              <w:rPr>
                <w:sz w:val="20"/>
                <w:szCs w:val="20"/>
              </w:rPr>
              <w:t xml:space="preserve">It is </w:t>
            </w:r>
            <w:r>
              <w:rPr>
                <w:sz w:val="20"/>
                <w:szCs w:val="20"/>
              </w:rPr>
              <w:t xml:space="preserve">high-level directive </w:t>
            </w:r>
            <w:r w:rsidRPr="00A06946">
              <w:rPr>
                <w:sz w:val="20"/>
                <w:szCs w:val="20"/>
              </w:rPr>
              <w:t xml:space="preserve">leadership that stimulates an organizational culture of innovation and collaboration and make decisions to prioritize climate change action </w:t>
            </w:r>
            <w:r w:rsidRPr="00A06946">
              <w:rPr>
                <w:sz w:val="20"/>
                <w:szCs w:val="20"/>
              </w:rPr>
              <w:fldChar w:fldCharType="begin" w:fldLock="1"/>
            </w:r>
            <w:r w:rsidR="00361E34">
              <w:rPr>
                <w:sz w:val="20"/>
                <w:szCs w:val="20"/>
              </w:rPr>
              <w:instrText>ADDIN CSL_CITATION {"citationItems":[{"id":"ITEM-1","itemData":{"DOI":"10.1016/j.gloenvcha.2009.11.009","ISBN":"0959-3780","ISSN":"09593780","abstract":"Despite a wealth of financial, technical, and human capacity in Canadian cities, it remains a challenging task to transform this capacity into effective climate change adaptation and mitigation. Indeed, mitigative and adaptive capacities only represent the potential to achieve the ultimate goals of greenhouse gas and vulnerability reduction. This paper builds on previous explorations of barriers to identify powerful levers by which action can be triggered and sustained at the local level through the study of three municipalities in the Lower Mainland of British Columbia, Canada. The necessity of an explicitly articulated high-level directive, leadership that stimulates an organizational culture of innovation and collaboration, and the 'institutionalization' of climate change response measures within standard operating procedures emerged as crucial enablers of action. Addressing a lack of technical, financial, or human resources is less a matter of creating more capacity than of facilitating the effective use of existing resources. This facilitation depends most fundamentally on re-working the path dependent institutional structures, organizational culture and policy-making procedures that have characterized the unsuccessful patterns of climate change policy development in the past. The ultimate goal is to contribute to the ongoing efforts to adapt institutions to the complex and uncertain futures associated with a changing climate, while simultaneously embedding broader sustainability goals in long-range strategic planning. © 2009 Elsevier Ltd. All rights reserved.","author":[{"dropping-particle":"","family":"Burch","given":"Sarah","non-dropping-particle":"","parse-names":false,"suffix":""}],"container-title":"Global Environmental Change","id":"ITEM-1","issue":"2","issued":{"date-parts":[["2010"]]},"page":"287-297","publisher":"Elsevier Ltd","title":"Transforming barriers into enablers of action on climate change: Insights from three municipal case studies in British Columbia, Canada","type":"article-journal","volume":"20"},"uris":["http://www.mendeley.com/documents/?uuid=7439247e-b76a-42f0-9440-09d26a04a32c"]}],"mendeley":{"formattedCitation":"(Burch, 2010)","plainTextFormattedCitation":"(Burch, 2010)","previouslyFormattedCitation":"(Burch, 2010)"},"properties":{"noteIndex":0},"schema":"https://github.com/citation-style-language/schema/raw/master/csl-citation.json"}</w:instrText>
            </w:r>
            <w:r w:rsidRPr="00A06946">
              <w:rPr>
                <w:sz w:val="20"/>
                <w:szCs w:val="20"/>
              </w:rPr>
              <w:fldChar w:fldCharType="separate"/>
            </w:r>
            <w:r w:rsidR="00EF2B5E" w:rsidRPr="00EF2B5E">
              <w:rPr>
                <w:noProof/>
                <w:sz w:val="20"/>
                <w:szCs w:val="20"/>
              </w:rPr>
              <w:t>(Burch, 2010)</w:t>
            </w:r>
            <w:r w:rsidRPr="00A06946">
              <w:rPr>
                <w:sz w:val="20"/>
                <w:szCs w:val="20"/>
              </w:rPr>
              <w:fldChar w:fldCharType="end"/>
            </w:r>
            <w:r w:rsidRPr="00A06946">
              <w:rPr>
                <w:sz w:val="20"/>
                <w:szCs w:val="20"/>
              </w:rPr>
              <w:fldChar w:fldCharType="begin" w:fldLock="1"/>
            </w:r>
            <w:r w:rsidR="00361E34">
              <w:rPr>
                <w:sz w:val="20"/>
                <w:szCs w:val="20"/>
              </w:rPr>
              <w:instrText>ADDIN CSL_CITATION {"citationItems":[{"id":"ITEM-1","itemData":{"author":[{"dropping-particle":"","family":"Schreurs","given":"Miranda","non-dropping-particle":"","parse-names":false,"suffix":""}],"container-title":"The Journal of Environment and Development","id":"ITEM-1","issue":"4","issued":{"date-parts":[["2008"]]},"page":"343-355","title":"From the bottom up: Local and substantial climate change politics","type":"article-journal","volume":"17"},"uris":["http://www.mendeley.com/documents/?uuid=621865f4-4407-4c37-84a5-1751d379c2ee"]}],"mendeley":{"formattedCitation":"(Schreurs, 2008)","plainTextFormattedCitation":"(Schreurs, 2008)","previouslyFormattedCitation":"(Schreurs, 2008)"},"properties":{"noteIndex":0},"schema":"https://github.com/citation-style-language/schema/raw/master/csl-citation.json"}</w:instrText>
            </w:r>
            <w:r w:rsidRPr="00A06946">
              <w:rPr>
                <w:sz w:val="20"/>
                <w:szCs w:val="20"/>
              </w:rPr>
              <w:fldChar w:fldCharType="separate"/>
            </w:r>
            <w:r w:rsidR="00EF2B5E" w:rsidRPr="00EF2B5E">
              <w:rPr>
                <w:noProof/>
                <w:sz w:val="20"/>
                <w:szCs w:val="20"/>
              </w:rPr>
              <w:t>(Schreurs, 2008)</w:t>
            </w:r>
            <w:r w:rsidRPr="00A06946">
              <w:rPr>
                <w:sz w:val="20"/>
                <w:szCs w:val="20"/>
              </w:rPr>
              <w:fldChar w:fldCharType="end"/>
            </w:r>
            <w:r w:rsidRPr="00A06946">
              <w:rPr>
                <w:sz w:val="20"/>
                <w:szCs w:val="20"/>
              </w:rPr>
              <w:t>.</w:t>
            </w:r>
            <w:r>
              <w:rPr>
                <w:sz w:val="20"/>
                <w:szCs w:val="20"/>
              </w:rPr>
              <w:t xml:space="preserve"> Leadership </w:t>
            </w:r>
            <w:r w:rsidRPr="00A423C3">
              <w:rPr>
                <w:sz w:val="20"/>
                <w:szCs w:val="20"/>
              </w:rPr>
              <w:t>requires a variety of activities including administrating, enabling and adapting to changing environments</w:t>
            </w:r>
            <w:r w:rsidR="00361E34">
              <w:rPr>
                <w:sz w:val="20"/>
                <w:szCs w:val="20"/>
              </w:rPr>
              <w:t xml:space="preserve"> </w:t>
            </w:r>
            <w:r w:rsidRPr="00A423C3">
              <w:rPr>
                <w:sz w:val="20"/>
                <w:szCs w:val="20"/>
              </w:rPr>
              <w:fldChar w:fldCharType="begin" w:fldLock="1"/>
            </w:r>
            <w:r w:rsidR="00361E34">
              <w:rPr>
                <w:sz w:val="20"/>
                <w:szCs w:val="20"/>
              </w:rPr>
              <w:instrText>ADDIN CSL_CITATION {"citationItems":[{"id":"ITEM-1","itemData":{"DOI":"10.1038/nclimate3166","ISSN":"17586798","abstract":"To catalyse climate transformation, we need leadership everywhere. It is time for more of us to take the first steps to lead actively","author":[{"dropping-particle":"","family":"Bateman","given":"Thomas S.","non-dropping-particle":"","parse-names":false,"suffix":""},{"dropping-particle":"","family":"Mann","given":"Michael E.","non-dropping-particle":"","parse-names":false,"suffix":""}],"container-title":"Nature Climate Change","id":"ITEM-1","issue":"12","issued":{"date-parts":[["2016"]]},"note":"Leadership","page":"1052-1054","title":"The supply of climate leaders must grow","type":"article-journal","volume":"6"},"uris":["http://www.mendeley.com/documents/?uuid=e82930a3-91bb-4429-a75e-079016db84b4"]}],"mendeley":{"formattedCitation":"(Bateman and Mann, 2016)","plainTextFormattedCitation":"(Bateman and Mann, 2016)","previouslyFormattedCitation":"(Bateman and Mann, 2016)"},"properties":{"noteIndex":0},"schema":"https://github.com/citation-style-language/schema/raw/master/csl-citation.json"}</w:instrText>
            </w:r>
            <w:r w:rsidRPr="00A423C3">
              <w:rPr>
                <w:sz w:val="20"/>
                <w:szCs w:val="20"/>
              </w:rPr>
              <w:fldChar w:fldCharType="separate"/>
            </w:r>
            <w:r w:rsidR="00EF2B5E" w:rsidRPr="00EF2B5E">
              <w:rPr>
                <w:noProof/>
                <w:sz w:val="20"/>
                <w:szCs w:val="20"/>
              </w:rPr>
              <w:t>(Bateman and Mann, 2016)</w:t>
            </w:r>
            <w:r w:rsidRPr="00A423C3">
              <w:rPr>
                <w:sz w:val="20"/>
                <w:szCs w:val="20"/>
              </w:rPr>
              <w:fldChar w:fldCharType="end"/>
            </w:r>
            <w:r w:rsidR="00361E34">
              <w:rPr>
                <w:sz w:val="20"/>
                <w:szCs w:val="20"/>
              </w:rPr>
              <w:t>.</w:t>
            </w:r>
            <w:r>
              <w:rPr>
                <w:sz w:val="20"/>
                <w:szCs w:val="20"/>
              </w:rPr>
              <w:t xml:space="preserve"> The multi-dimensional complexity of climate change requires </w:t>
            </w:r>
            <w:r w:rsidRPr="00113855">
              <w:rPr>
                <w:sz w:val="20"/>
                <w:szCs w:val="20"/>
              </w:rPr>
              <w:t xml:space="preserve">leadership </w:t>
            </w:r>
            <w:r>
              <w:rPr>
                <w:sz w:val="20"/>
                <w:szCs w:val="20"/>
              </w:rPr>
              <w:t xml:space="preserve">that </w:t>
            </w:r>
            <w:r w:rsidRPr="00113855">
              <w:rPr>
                <w:sz w:val="20"/>
                <w:szCs w:val="20"/>
              </w:rPr>
              <w:t xml:space="preserve">is </w:t>
            </w:r>
            <w:r>
              <w:rPr>
                <w:sz w:val="20"/>
                <w:szCs w:val="20"/>
              </w:rPr>
              <w:t xml:space="preserve">equally </w:t>
            </w:r>
            <w:r w:rsidRPr="00113855">
              <w:rPr>
                <w:sz w:val="20"/>
                <w:szCs w:val="20"/>
              </w:rPr>
              <w:t>transcendent</w:t>
            </w:r>
            <w:r>
              <w:rPr>
                <w:sz w:val="20"/>
                <w:szCs w:val="20"/>
              </w:rPr>
              <w:t xml:space="preserve"> and </w:t>
            </w:r>
            <w:r w:rsidRPr="00113855">
              <w:rPr>
                <w:sz w:val="20"/>
                <w:szCs w:val="20"/>
              </w:rPr>
              <w:t>bridg</w:t>
            </w:r>
            <w:r>
              <w:rPr>
                <w:sz w:val="20"/>
                <w:szCs w:val="20"/>
              </w:rPr>
              <w:t>e</w:t>
            </w:r>
            <w:r w:rsidRPr="00113855">
              <w:rPr>
                <w:sz w:val="20"/>
                <w:szCs w:val="20"/>
              </w:rPr>
              <w:t xml:space="preserve"> lateral boundaries rather than working along hierarchical authority lines</w:t>
            </w:r>
            <w:r>
              <w:rPr>
                <w:sz w:val="20"/>
                <w:szCs w:val="20"/>
              </w:rPr>
              <w:t xml:space="preserve"> </w:t>
            </w:r>
            <w:r>
              <w:rPr>
                <w:sz w:val="20"/>
                <w:szCs w:val="20"/>
              </w:rPr>
              <w:fldChar w:fldCharType="begin" w:fldLock="1"/>
            </w:r>
            <w:r w:rsidR="00361E34">
              <w:rPr>
                <w:sz w:val="20"/>
                <w:szCs w:val="20"/>
              </w:rPr>
              <w:instrText>ADDIN CSL_CITATION {"citationItems":[{"id":"ITEM-1","itemData":{"DOI":"10.1038/nclimate3166","ISSN":"17586798","abstract":"To catalyse climate transformation, we need leadership everywhere. It is time for more of us to take the first steps to lead actively","author":[{"dropping-particle":"","family":"Bateman","given":"Thomas S.","non-dropping-particle":"","parse-names":false,"suffix":""},{"dropping-particle":"","family":"Mann","given":"Michael E.","non-dropping-particle":"","parse-names":false,"suffix":""}],"container-title":"Nature Climate Change","id":"ITEM-1","issue":"12","issued":{"date-parts":[["2016"]]},"note":"Leadership","page":"1052-1054","title":"The supply of climate leaders must grow","type":"article-journal","volume":"6"},"uris":["http://www.mendeley.com/documents/?uuid=e82930a3-91bb-4429-a75e-079016db84b4"]}],"mendeley":{"formattedCitation":"(Bateman and Mann, 2016)","plainTextFormattedCitation":"(Bateman and Mann, 2016)","previouslyFormattedCitation":"(Bateman and Mann, 2016)"},"properties":{"noteIndex":0},"schema":"https://github.com/citation-style-language/schema/raw/master/csl-citation.json"}</w:instrText>
            </w:r>
            <w:r>
              <w:rPr>
                <w:sz w:val="20"/>
                <w:szCs w:val="20"/>
              </w:rPr>
              <w:fldChar w:fldCharType="separate"/>
            </w:r>
            <w:r w:rsidR="00EF2B5E" w:rsidRPr="00EF2B5E">
              <w:rPr>
                <w:noProof/>
                <w:sz w:val="20"/>
                <w:szCs w:val="20"/>
              </w:rPr>
              <w:t>(Bateman and Mann, 2016)</w:t>
            </w:r>
            <w:r>
              <w:rPr>
                <w:sz w:val="20"/>
                <w:szCs w:val="20"/>
              </w:rPr>
              <w:fldChar w:fldCharType="end"/>
            </w:r>
            <w:r w:rsidRPr="00113855">
              <w:rPr>
                <w:sz w:val="20"/>
                <w:szCs w:val="20"/>
              </w:rPr>
              <w:t>.</w:t>
            </w:r>
            <w:r>
              <w:rPr>
                <w:sz w:val="20"/>
                <w:szCs w:val="20"/>
              </w:rPr>
              <w:t xml:space="preserve">  There is recognition of the need for</w:t>
            </w:r>
            <w:r w:rsidRPr="00D60440">
              <w:rPr>
                <w:sz w:val="20"/>
                <w:szCs w:val="20"/>
              </w:rPr>
              <w:t xml:space="preserve"> identifiable</w:t>
            </w:r>
            <w:r>
              <w:rPr>
                <w:sz w:val="20"/>
                <w:szCs w:val="20"/>
              </w:rPr>
              <w:t xml:space="preserve"> </w:t>
            </w:r>
            <w:r w:rsidRPr="00D60440">
              <w:rPr>
                <w:sz w:val="20"/>
                <w:szCs w:val="20"/>
              </w:rPr>
              <w:t>political/administrative champion(s) for climate change issues</w:t>
            </w:r>
            <w:r w:rsidR="00361E34">
              <w:rPr>
                <w:sz w:val="20"/>
                <w:szCs w:val="20"/>
              </w:rPr>
              <w:t xml:space="preserve"> </w:t>
            </w:r>
            <w:r w:rsidRPr="00A423C3">
              <w:rPr>
                <w:sz w:val="20"/>
                <w:szCs w:val="20"/>
              </w:rPr>
              <w:fldChar w:fldCharType="begin" w:fldLock="1"/>
            </w:r>
            <w:r w:rsidR="00361E34">
              <w:rPr>
                <w:sz w:val="20"/>
                <w:szCs w:val="20"/>
              </w:rPr>
              <w:instrText>ADDIN CSL_CITATION {"citationItems":[{"id":"ITEM-1","itemData":{"DOI":"10.1177/1070496514525406","ISBN":"1070-4965","ISSN":"15525465","abstract":"Political issues can influence the delivery of services and other goals, such as envir-onmental sustainability, within municipalities. However, the influence of political fac-tors on the institutionalization of environmental issues within municipalities has not been examined. We investigate these issues using a case study of a South African municipality that has made considerable progress in institutionalizing environmental issues (particularly climate change related) in the last decade, despite a change in political leadership. The presence of the following factors promoted the institution-alization of environmental governance: (a) political champions; (b) networks between the municipality and other organizations and dense networks within the municipality; and (c) benefits for the municipality from environmental actions. Political issues can enable the process of institutionalization (e.g., by stimulating innovation through political party competition) and also hinder it through political instability (which disrupts patterns in champions and networks) and clientelism (which can cause environmental projects to be discontinued).","author":[{"dropping-particle":"","family":"Pasquini","given":"Lorena","non-dropping-particle":"","parse-names":false,"suffix":""},{"dropping-particle":"","family":"Shearing","given":"Clifford","non-dropping-particle":"","parse-names":false,"suffix":""}],"container-title":"Journal of Environment and Development","id":"ITEM-1","issue":"2","issued":{"date-parts":[["2014","6","1"]]},"page":"271-296","title":"Municipalities, Politics, and Climate Change: An Example of the Process of Institutionalizing an Environmental Agenda Within Local Government","type":"article-journal","volume":"23"},"uris":["http://www.mendeley.com/documents/?uuid=677d24ec-190d-470e-a262-c48a96452cf2"]}],"mendeley":{"formattedCitation":"(Pasquini and Shearing, 2014)","plainTextFormattedCitation":"(Pasquini and Shearing, 2014)","previouslyFormattedCitation":"(Pasquini and Shearing, 2014)"},"properties":{"noteIndex":0},"schema":"https://github.com/citation-style-language/schema/raw/master/csl-citation.json"}</w:instrText>
            </w:r>
            <w:r w:rsidRPr="00A423C3">
              <w:rPr>
                <w:sz w:val="20"/>
                <w:szCs w:val="20"/>
              </w:rPr>
              <w:fldChar w:fldCharType="separate"/>
            </w:r>
            <w:r w:rsidR="00EF2B5E" w:rsidRPr="00EF2B5E">
              <w:rPr>
                <w:noProof/>
                <w:sz w:val="20"/>
                <w:szCs w:val="20"/>
              </w:rPr>
              <w:t>(Pasquini and Shearing, 2014)</w:t>
            </w:r>
            <w:r w:rsidRPr="00A423C3">
              <w:rPr>
                <w:sz w:val="20"/>
                <w:szCs w:val="20"/>
              </w:rPr>
              <w:fldChar w:fldCharType="end"/>
            </w:r>
            <w:r>
              <w:rPr>
                <w:sz w:val="20"/>
                <w:szCs w:val="20"/>
              </w:rPr>
              <w:fldChar w:fldCharType="begin" w:fldLock="1"/>
            </w:r>
            <w:r w:rsidR="00361E34">
              <w:rPr>
                <w:sz w:val="20"/>
                <w:szCs w:val="20"/>
              </w:rPr>
              <w:instrText>ADDIN CSL_CITATION {"citationItems":[{"id":"ITEM-1","itemData":{"DOI":"10.1177/0956247810379948","ISSN":"0956-2478","author":[{"dropping-particle":"","family":"Roberts","given":"D.","non-dropping-particle":"","parse-names":false,"suffix":""}],"container-title":"Environment and Urbanization","id":"ITEM-1","issue":"2","issued":{"date-parts":[["2010","10","1"]]},"page":"397-413","publisher":"SAGE Publications","title":"Prioritizing climate change adaptation and local level resilience in Durban, South Africa","type":"article-journal","volume":"22"},"uris":["http://www.mendeley.com/documents/?uuid=a97ecbb8-ba95-352f-90c0-3bb6469bd981"]}],"mendeley":{"formattedCitation":"(Roberts, 2010)","plainTextFormattedCitation":"(Roberts, 2010)","previouslyFormattedCitation":"(Roberts, 2010)"},"properties":{"noteIndex":0},"schema":"https://github.com/citation-style-language/schema/raw/master/csl-citation.json"}</w:instrText>
            </w:r>
            <w:r>
              <w:rPr>
                <w:sz w:val="20"/>
                <w:szCs w:val="20"/>
              </w:rPr>
              <w:fldChar w:fldCharType="separate"/>
            </w:r>
            <w:r w:rsidR="00EF2B5E" w:rsidRPr="00EF2B5E">
              <w:rPr>
                <w:noProof/>
                <w:sz w:val="20"/>
                <w:szCs w:val="20"/>
              </w:rPr>
              <w:t>(Roberts, 2010)</w:t>
            </w:r>
            <w:r>
              <w:rPr>
                <w:sz w:val="20"/>
                <w:szCs w:val="20"/>
              </w:rPr>
              <w:fldChar w:fldCharType="end"/>
            </w:r>
            <w:r>
              <w:rPr>
                <w:sz w:val="20"/>
                <w:szCs w:val="20"/>
              </w:rPr>
              <w:t xml:space="preserve">.  </w:t>
            </w:r>
          </w:p>
          <w:p w14:paraId="06A80BF1" w14:textId="77777777" w:rsidR="001E681A" w:rsidRPr="00823407" w:rsidRDefault="001E681A" w:rsidP="006F427B">
            <w:pPr>
              <w:pStyle w:val="ListParagraph"/>
              <w:rPr>
                <w:sz w:val="20"/>
                <w:szCs w:val="20"/>
              </w:rPr>
            </w:pPr>
          </w:p>
          <w:p w14:paraId="77DED771" w14:textId="23382080" w:rsidR="001E681A" w:rsidRPr="00EC5C72" w:rsidRDefault="001E681A" w:rsidP="006F427B">
            <w:pPr>
              <w:rPr>
                <w:sz w:val="20"/>
                <w:szCs w:val="20"/>
              </w:rPr>
            </w:pPr>
            <w:r w:rsidRPr="00EC5C72">
              <w:rPr>
                <w:b/>
                <w:sz w:val="20"/>
                <w:szCs w:val="20"/>
              </w:rPr>
              <w:t>Societal desires and objectives</w:t>
            </w:r>
            <w:r w:rsidRPr="00EC5C72">
              <w:rPr>
                <w:sz w:val="20"/>
                <w:szCs w:val="20"/>
              </w:rPr>
              <w:t xml:space="preserve"> expressed as broader social, cultural, economic and political forces may also constrained or even nullified adaptive capacity and action </w:t>
            </w:r>
            <w:r w:rsidRPr="00EC5C72">
              <w:rPr>
                <w:sz w:val="20"/>
                <w:szCs w:val="20"/>
              </w:rPr>
              <w:fldChar w:fldCharType="begin" w:fldLock="1"/>
            </w:r>
            <w:r w:rsidR="00361E34">
              <w:rPr>
                <w:sz w:val="20"/>
                <w:szCs w:val="20"/>
              </w:rPr>
              <w:instrText>ADDIN CSL_CITATION {"citationItems":[{"id":"ITEM-1","itemData":{"DOI":"10.1016/j.gloenvcha.2006.03.008","ISBN":"0959-3780","ISSN":"09593780","abstract":"This paper reviews the concept of adaptation of human communities to global changes, especially climate change, in the context of adaptive capacity and vulnerability. It focuses on scholarship that contributes to practical implementation of adaptations at the community scale. In numerous social science fields, adaptations are considered as responses to risks associated with the interaction of environmental hazards and human vulnerability or adaptive capacity. In the climate change field, adaptation analyses have been undertaken for several distinct purposes. Impact assessments assume adaptations to estimate damages to longer term climate scenarios with and without adjustments. Evaluations of specified adaptation options aim to identify preferred measures. Vulnerability indices seek to provide relative vulnerability scores for countries, regions or communities. The main purpose of participatory vulnerability assessments is to identify adaptation strategies that are feasible and practical in communities. The distinctive features of adaptation analyses with this purpose are outlined, and common elements of this approach are described. Practical adaptation initiatives tend to focus on risks that are already problematic, climate is considered together with other environmental and social stresses, and adaptations are mostly integrated or mainstreamed into other resource management, disaster preparedness and sustainable development programs. © 2006 Elsevier Ltd. All rights reserved.","author":[{"dropping-particle":"","family":"Smit","given":"Barry","non-dropping-particle":"","parse-names":false,"suffix":""},{"dropping-particle":"","family":"Wandel","given":"Johanna","non-dropping-particle":"","parse-names":false,"suffix":""}],"container-title":"Global Environmental Change","id":"ITEM-1","issue":"3","issued":{"date-parts":[["2006"]]},"page":"282-292","title":"Adaptation, adaptive capacity and vulnerability","type":"article-journal","volume":"16"},"uris":["http://www.mendeley.com/documents/?uuid=ce06352e-10ff-4055-b56c-006518b36436"]}],"mendeley":{"formattedCitation":"(Smit and Wandel, 2006)","plainTextFormattedCitation":"(Smit and Wandel, 2006)","previouslyFormattedCitation":"(Smit and Wandel, 2006)"},"properties":{"noteIndex":0},"schema":"https://github.com/citation-style-language/schema/raw/master/csl-citation.json"}</w:instrText>
            </w:r>
            <w:r w:rsidRPr="00EC5C72">
              <w:rPr>
                <w:sz w:val="20"/>
                <w:szCs w:val="20"/>
              </w:rPr>
              <w:fldChar w:fldCharType="separate"/>
            </w:r>
            <w:r w:rsidR="00EF2B5E" w:rsidRPr="00EF2B5E">
              <w:rPr>
                <w:noProof/>
                <w:sz w:val="20"/>
                <w:szCs w:val="20"/>
              </w:rPr>
              <w:t>(Smit and Wandel, 2006)</w:t>
            </w:r>
            <w:r w:rsidRPr="00EC5C72">
              <w:rPr>
                <w:sz w:val="20"/>
                <w:szCs w:val="20"/>
              </w:rPr>
              <w:fldChar w:fldCharType="end"/>
            </w:r>
            <w:r w:rsidRPr="00EC5C72">
              <w:rPr>
                <w:sz w:val="20"/>
                <w:szCs w:val="20"/>
              </w:rPr>
              <w:fldChar w:fldCharType="begin" w:fldLock="1"/>
            </w:r>
            <w:r w:rsidR="00361E34">
              <w:rPr>
                <w:sz w:val="20"/>
                <w:szCs w:val="20"/>
              </w:rPr>
              <w:instrText>ADDIN CSL_CITATION {"citationItems":[{"id":"ITEM-1","itemData":{"DOI":"10.1007/s10584-008-9520-z","ISSN":"0165-0009","author":[{"dropping-particle":"","family":"Adger","given":"W. Neil","non-dropping-particle":"","parse-names":false,"suffix":""},{"dropping-particle":"","family":"Dessai","given":"Suraje","non-dropping-particle":"","parse-names":false,"suffix":""},{"dropping-particle":"","family":"Goulden","given":"Marisa","non-dropping-particle":"","parse-names":false,"suffix":""},{"dropping-particle":"","family":"Hulme","given":"Mike","non-dropping-particle":"","parse-names":false,"suffix":""},{"dropping-particle":"","family":"Lorenzoni","given":"Irene","non-dropping-particle":"","parse-names":false,"suffix":""},{"dropping-particle":"","family":"Nelson","given":"Donald R.","non-dropping-particle":"","parse-names":false,"suffix":""},{"dropping-particle":"","family":"Naess","given":"Lars Otto","non-dropping-particle":"","parse-names":false,"suffix":""},{"dropping-particle":"","family":"Wolf","given":"Johanna","non-dropping-particle":"","parse-names":false,"suffix":""},{"dropping-particle":"","family":"Wreford","given":"Anita","non-dropping-particle":"","parse-names":false,"suffix":""}],"container-title":"Climatic Change","id":"ITEM-1","issue":"3-4","issued":{"date-parts":[["2009","4","20"]]},"page":"335-354","publisher":"Springer Netherlands","title":"Are there social limits to adaptation to climate change?","type":"article-journal","volume":"93"},"uris":["http://www.mendeley.com/documents/?uuid=51c3f535-ce7f-46d5-98c7-cd5a7cd7ceca"]}],"mendeley":{"formattedCitation":"(Adger et al., 2009)","plainTextFormattedCitation":"(Adger et al., 2009)","previouslyFormattedCitation":"(Adger et al., 2009)"},"properties":{"noteIndex":0},"schema":"https://github.com/citation-style-language/schema/raw/master/csl-citation.json"}</w:instrText>
            </w:r>
            <w:r w:rsidRPr="00EC5C72">
              <w:rPr>
                <w:sz w:val="20"/>
                <w:szCs w:val="20"/>
              </w:rPr>
              <w:fldChar w:fldCharType="separate"/>
            </w:r>
            <w:r w:rsidR="00EF2B5E" w:rsidRPr="00EF2B5E">
              <w:rPr>
                <w:noProof/>
                <w:sz w:val="20"/>
                <w:szCs w:val="20"/>
              </w:rPr>
              <w:t>(Adger et al., 2009)</w:t>
            </w:r>
            <w:r w:rsidRPr="00EC5C72">
              <w:rPr>
                <w:sz w:val="20"/>
                <w:szCs w:val="20"/>
              </w:rPr>
              <w:fldChar w:fldCharType="end"/>
            </w:r>
            <w:r w:rsidRPr="00EC5C72">
              <w:rPr>
                <w:sz w:val="20"/>
                <w:szCs w:val="20"/>
              </w:rPr>
              <w:t>. Adaptations are also rarely undertaken in response to climate change effects alone</w:t>
            </w:r>
            <w:r w:rsidR="00361E34">
              <w:rPr>
                <w:sz w:val="20"/>
                <w:szCs w:val="20"/>
              </w:rPr>
              <w:t xml:space="preserve"> </w:t>
            </w:r>
            <w:r w:rsidRPr="00EC5C72">
              <w:rPr>
                <w:sz w:val="20"/>
                <w:szCs w:val="20"/>
              </w:rPr>
              <w:fldChar w:fldCharType="begin" w:fldLock="1"/>
            </w:r>
            <w:r w:rsidR="00361E34">
              <w:rPr>
                <w:sz w:val="20"/>
                <w:szCs w:val="20"/>
              </w:rPr>
              <w:instrText>ADDIN CSL_CITATION {"citationItems":[{"id":"ITEM-1","itemData":{"DOI":"10.1016/j.gloenvcha.2006.03.008","ISBN":"0959-3780","ISSN":"09593780","abstract":"This paper reviews the concept of adaptation of human communities to global changes, especially climate change, in the context of adaptive capacity and vulnerability. It focuses on scholarship that contributes to practical implementation of adaptations at the community scale. In numerous social science fields, adaptations are considered as responses to risks associated with the interaction of environmental hazards and human vulnerability or adaptive capacity. In the climate change field, adaptation analyses have been undertaken for several distinct purposes. Impact assessments assume adaptations to estimate damages to longer term climate scenarios with and without adjustments. Evaluations of specified adaptation options aim to identify preferred measures. Vulnerability indices seek to provide relative vulnerability scores for countries, regions or communities. The main purpose of participatory vulnerability assessments is to identify adaptation strategies that are feasible and practical in communities. The distinctive features of adaptation analyses with this purpose are outlined, and common elements of this approach are described. Practical adaptation initiatives tend to focus on risks that are already problematic, climate is considered together with other environmental and social stresses, and adaptations are mostly integrated or mainstreamed into other resource management, disaster preparedness and sustainable development programs. © 2006 Elsevier Ltd. All rights reserved.","author":[{"dropping-particle":"","family":"Smit","given":"Barry","non-dropping-particle":"","parse-names":false,"suffix":""},{"dropping-particle":"","family":"Wandel","given":"Johanna","non-dropping-particle":"","parse-names":false,"suffix":""}],"container-title":"Global Environmental Change","id":"ITEM-1","issue":"3","issued":{"date-parts":[["2006"]]},"page":"282-292","title":"Adaptation, adaptive capacity and vulnerability","type":"article-journal","volume":"16"},"uris":["http://www.mendeley.com/documents/?uuid=ce06352e-10ff-4055-b56c-006518b36436"]}],"mendeley":{"formattedCitation":"(Smit and Wandel, 2006)","plainTextFormattedCitation":"(Smit and Wandel, 2006)","previouslyFormattedCitation":"(Smit and Wandel, 2006)"},"properties":{"noteIndex":0},"schema":"https://github.com/citation-style-language/schema/raw/master/csl-citation.json"}</w:instrText>
            </w:r>
            <w:r w:rsidRPr="00EC5C72">
              <w:rPr>
                <w:sz w:val="20"/>
                <w:szCs w:val="20"/>
              </w:rPr>
              <w:fldChar w:fldCharType="separate"/>
            </w:r>
            <w:r w:rsidR="00EF2B5E" w:rsidRPr="00EF2B5E">
              <w:rPr>
                <w:noProof/>
                <w:sz w:val="20"/>
                <w:szCs w:val="20"/>
              </w:rPr>
              <w:t>(Smit and Wandel, 2006)</w:t>
            </w:r>
            <w:r w:rsidRPr="00EC5C72">
              <w:rPr>
                <w:sz w:val="20"/>
                <w:szCs w:val="20"/>
              </w:rPr>
              <w:fldChar w:fldCharType="end"/>
            </w:r>
            <w:r w:rsidRPr="00EC5C72">
              <w:rPr>
                <w:sz w:val="20"/>
                <w:szCs w:val="20"/>
              </w:rPr>
              <w:t xml:space="preserve"> but a participatory development of societal vision and objectives is a powerful tool for climate change adaptation planning </w:t>
            </w:r>
            <w:r w:rsidRPr="00EC5C72">
              <w:rPr>
                <w:sz w:val="20"/>
                <w:szCs w:val="20"/>
              </w:rPr>
              <w:fldChar w:fldCharType="begin" w:fldLock="1"/>
            </w:r>
            <w:r w:rsidR="00361E34">
              <w:rPr>
                <w:sz w:val="20"/>
                <w:szCs w:val="20"/>
              </w:rPr>
              <w:instrText>ADDIN CSL_CITATION {"citationItems":[{"id":"ITEM-1","itemData":{"DOI":"10.1007/s11027-015-9686-4","ISBN":"1102701596864","ISSN":"15731596","abstract":"© 2015 Springer Science+Business Media Dordrecht The paper reports on a comparative study of three different cases on vision and strategy development for climate change adaptation planning in (i) The South African Breede–Overberg Catchment, (ii) The Mississippi Estuary-New Orleans region and (iii) The Dutch Rhine-Meuse Estuary. The objective of the paper is twofold: to develop a better understanding of such processes and to further develop the Backcasting-Adaptive Management (BCAM) methodology. A framework for case evaluation is developed using six dimensions: (i) inputs and resources, (ii) future vision, (iii) stakeholder engagement, (iv) methodological aspects, (v) pathway development and (vi) impact. Major conclusions based on a cross-case comparison and testing propositions are (i) participatory vision development is a strong tool for climate change adaptation planning in different governance contexts and shows considerable diversity in its application in these contexts; (ii) a single, shared future vision is not a prerequisite for vision and pathway development and endorsement; (iii) broad stakeholder engagement enriches strategy development, but the involvement of marginal groups requires additional efforts and capacity building; (iv) multiple pathways and robust elements are useful but require novel expertise; and (v) more institutional embeddedness and support for participatory processes lead to better implementation of the outcomes of these processes.","author":[{"dropping-particle":"","family":"Voorn","given":"Tom","non-dropping-particle":"van der","parse-names":false,"suffix":""},{"dropping-particle":"","family":"Quist","given":"Jaco","non-dropping-particle":"","parse-names":false,"suffix":""},{"dropping-particle":"","family":"Pahl-Wostl","given":"Claudia","non-dropping-particle":"","parse-names":false,"suffix":""},{"dropping-particle":"","family":"Haasnoot","given":"Marjolijn","non-dropping-particle":"","parse-names":false,"suffix":""}],"container-title":"Mitigation and Adaptation Strategies for Global Change","id":"ITEM-1","issue":"3","issued":{"date-parts":[["2017"]]},"note":"CCS","page":"519-546","publisher":"Mitigation and Adaptation Strategies for Global Change","title":"Envisioning robust climate change adaptation futures for coastal regions: a comparative evaluation of cases in three continents","type":"article-journal","volume":"22"},"uris":["http://www.mendeley.com/documents/?uuid=adf302b4-8d4e-4ee7-b353-aabeaeb3df14"]}],"mendeley":{"formattedCitation":"(van der Voorn et al., 2017)","plainTextFormattedCitation":"(van der Voorn et al., 2017)","previouslyFormattedCitation":"(van der Voorn et al., 2017)"},"properties":{"noteIndex":0},"schema":"https://github.com/citation-style-language/schema/raw/master/csl-citation.json"}</w:instrText>
            </w:r>
            <w:r w:rsidRPr="00EC5C72">
              <w:rPr>
                <w:sz w:val="20"/>
                <w:szCs w:val="20"/>
              </w:rPr>
              <w:fldChar w:fldCharType="separate"/>
            </w:r>
            <w:r w:rsidR="00EF2B5E" w:rsidRPr="00EF2B5E">
              <w:rPr>
                <w:noProof/>
                <w:sz w:val="20"/>
                <w:szCs w:val="20"/>
              </w:rPr>
              <w:t>(van der Voorn et al., 2017)</w:t>
            </w:r>
            <w:r w:rsidRPr="00EC5C72">
              <w:rPr>
                <w:sz w:val="20"/>
                <w:szCs w:val="20"/>
              </w:rPr>
              <w:fldChar w:fldCharType="end"/>
            </w:r>
            <w:r w:rsidRPr="00EC5C72">
              <w:rPr>
                <w:sz w:val="20"/>
                <w:szCs w:val="20"/>
              </w:rPr>
              <w:t xml:space="preserve">. </w:t>
            </w:r>
            <w:r>
              <w:rPr>
                <w:sz w:val="20"/>
                <w:szCs w:val="20"/>
              </w:rPr>
              <w:t>C</w:t>
            </w:r>
            <w:r w:rsidRPr="00EC5C72">
              <w:rPr>
                <w:sz w:val="20"/>
                <w:szCs w:val="20"/>
              </w:rPr>
              <w:t xml:space="preserve">limate change adaptation </w:t>
            </w:r>
            <w:r>
              <w:rPr>
                <w:sz w:val="20"/>
                <w:szCs w:val="20"/>
              </w:rPr>
              <w:t>can be limited or delayed by s</w:t>
            </w:r>
            <w:r w:rsidRPr="00EC5C72">
              <w:rPr>
                <w:sz w:val="20"/>
                <w:szCs w:val="20"/>
              </w:rPr>
              <w:t>ocial and cultural barriers</w:t>
            </w:r>
            <w:r w:rsidR="00361E34">
              <w:rPr>
                <w:sz w:val="20"/>
                <w:szCs w:val="20"/>
              </w:rPr>
              <w:t xml:space="preserve"> </w:t>
            </w:r>
            <w:r>
              <w:rPr>
                <w:sz w:val="20"/>
                <w:szCs w:val="20"/>
              </w:rPr>
              <w:fldChar w:fldCharType="begin" w:fldLock="1"/>
            </w:r>
            <w:r w:rsidR="00361E34">
              <w:rPr>
                <w:sz w:val="20"/>
                <w:szCs w:val="20"/>
              </w:rPr>
              <w:instrText>ADDIN CSL_CITATION {"citationItems":[{"id":"ITEM-1","itemData":{"DOI":"10.1016/j.habitatint.2013.05.003","ISSN":"01973975","abstract":"Local government represents a key opportunity for implementing local adaptation to the impacts of climate change. The need for adaptation is most urgent in developing countries, yet most research has focused on the barriers to climate change mainstreaming in municipalities of the global North. This paper presents the results of a study that investigated barriers to action on climate change adaptation in eight municipalities in the Western Cape Province of South Africa. Forty-seven municipal actors (officials and councillors) were interviewed regarding the experience of their municipality with climate impacts and adaptive actions (focussing on ecosystem-based adaptation), as well as their knowledge and belief on climate change and adaptation issues. Results show that multiple barriers affect the ability of municipalities to mainstream adaptation issues, from individual-level barriers (such as a lack of understanding of climate change and adaptation options) to regulatory/institutional barriers (such as the problems posed by party politics) to socio-cultural barriers (such as a lack of interest within municipal constituencies for climate change issues). These numerous barriers are not significantly different to those encountered so far in municipalities of the developed world, suggesting that across the globe there are common problems that national and provincial governments need to address in order to mainstream climate change adaptation at the local level (such as changing planning and other laws by which local governments operate in order to recognise climate change impacts). Our research draws attention to a couple of under-researched issues, that of the effects of party politics and councillor qualifications on local government operation and performance, and suggests that much further research should address these topics in both developed and developing countries.","author":[{"dropping-particle":"","family":"Pasquini","given":"L.","non-dropping-particle":"","parse-names":false,"suffix":""},{"dropping-particle":"","family":"Cowling","given":"R.M.","non-dropping-particle":"","parse-names":false,"suffix":""},{"dropping-particle":"","family":"Ziervogel","given":"G.","non-dropping-particle":"","parse-names":false,"suffix":""}],"container-title":"Habitat International","id":"ITEM-1","issued":{"date-parts":[["2013","10"]]},"page":"225-232","title":"Facing the heat: Barriers to mainstreaming climate change adaptation in local government in the Western Cape Province, South Africa","type":"article-journal","volume":"40"},"uris":["http://www.mendeley.com/documents/?uuid=f662ead7-6f4e-3b0e-9de0-617561c93d4a"]}],"mendeley":{"formattedCitation":"(Pasquini et al., 2013)","plainTextFormattedCitation":"(Pasquini et al., 2013)","previouslyFormattedCitation":"(Pasquini et al., 2013)"},"properties":{"noteIndex":0},"schema":"https://github.com/citation-style-language/schema/raw/master/csl-citation.json"}</w:instrText>
            </w:r>
            <w:r>
              <w:rPr>
                <w:sz w:val="20"/>
                <w:szCs w:val="20"/>
              </w:rPr>
              <w:fldChar w:fldCharType="separate"/>
            </w:r>
            <w:r w:rsidR="00EF2B5E" w:rsidRPr="00EF2B5E">
              <w:rPr>
                <w:noProof/>
                <w:sz w:val="20"/>
                <w:szCs w:val="20"/>
              </w:rPr>
              <w:t>(Pasquini et al., 2013)</w:t>
            </w:r>
            <w:r>
              <w:rPr>
                <w:sz w:val="20"/>
                <w:szCs w:val="20"/>
              </w:rPr>
              <w:fldChar w:fldCharType="end"/>
            </w:r>
            <w:r>
              <w:rPr>
                <w:sz w:val="20"/>
                <w:szCs w:val="20"/>
              </w:rPr>
              <w:t>.</w:t>
            </w:r>
          </w:p>
          <w:p w14:paraId="3AFC016A" w14:textId="77777777" w:rsidR="001E681A" w:rsidRDefault="001E681A" w:rsidP="006F427B">
            <w:pPr>
              <w:rPr>
                <w:sz w:val="20"/>
                <w:szCs w:val="20"/>
              </w:rPr>
            </w:pPr>
          </w:p>
          <w:p w14:paraId="70CF009E" w14:textId="2D605CE4" w:rsidR="001E681A" w:rsidRDefault="001E681A" w:rsidP="006F427B">
            <w:pPr>
              <w:rPr>
                <w:sz w:val="20"/>
                <w:szCs w:val="20"/>
              </w:rPr>
            </w:pPr>
            <w:r>
              <w:rPr>
                <w:sz w:val="20"/>
                <w:szCs w:val="20"/>
              </w:rPr>
              <w:t xml:space="preserve">The issue of </w:t>
            </w:r>
            <w:r w:rsidRPr="00D058C0">
              <w:rPr>
                <w:b/>
                <w:sz w:val="20"/>
                <w:szCs w:val="20"/>
              </w:rPr>
              <w:t>fairness and climate justice</w:t>
            </w:r>
            <w:r>
              <w:rPr>
                <w:sz w:val="20"/>
                <w:szCs w:val="20"/>
              </w:rPr>
              <w:t xml:space="preserve"> demands a </w:t>
            </w:r>
            <w:r w:rsidRPr="00D058C0">
              <w:rPr>
                <w:sz w:val="20"/>
                <w:szCs w:val="20"/>
              </w:rPr>
              <w:t xml:space="preserve">broadening participation in </w:t>
            </w:r>
            <w:r>
              <w:rPr>
                <w:sz w:val="20"/>
                <w:szCs w:val="20"/>
              </w:rPr>
              <w:t xml:space="preserve">climate </w:t>
            </w:r>
            <w:r w:rsidRPr="00D058C0">
              <w:rPr>
                <w:sz w:val="20"/>
                <w:szCs w:val="20"/>
              </w:rPr>
              <w:t>adaptation planning</w:t>
            </w:r>
            <w:r w:rsidR="00361E34">
              <w:rPr>
                <w:sz w:val="20"/>
                <w:szCs w:val="20"/>
              </w:rPr>
              <w:t xml:space="preserve"> </w:t>
            </w:r>
            <w:r w:rsidRPr="001E47A1">
              <w:rPr>
                <w:sz w:val="20"/>
                <w:szCs w:val="20"/>
              </w:rPr>
              <w:fldChar w:fldCharType="begin" w:fldLock="1"/>
            </w:r>
            <w:r w:rsidR="00361E34">
              <w:rPr>
                <w:sz w:val="20"/>
                <w:szCs w:val="20"/>
              </w:rPr>
              <w:instrText>ADDIN CSL_CITATION {"citationItems":[{"id":"ITEM-1","itemData":{"DOI":"10.1016/j.ecolecon.2005.03.015","ISBN":"0921-8009","ISSN":"09218009","abstract":"This article identifies social justice dilemmas associated with the necessity to adapt to climate change, examines how they are currently addressed by the climate change regime, and proposes solutions to overcome prevailing gaps and ambiguities. We argue that the key justice dilemmas of adaptation include responsibility for climate change impacts, the level and burden sharing of assistance to vulnerable countries for adaptation, distribution of assistance between recipient countries and adaptation measures, and fair participation in planning and making decisions on adaptation. We demonstrate how the climate change regime largely omits responsibility but makes a general commitment to assistance. However, the regime has so far failed to operationalise assistance and has made only minor progress towards eliminating obstacles for fair participation. We propose the adoption of four principles for fair adaptation in the climate change regime. These include avoiding dangerous climate change, forward-looking responsibility, putting the most vulnerable first and equal participation of all. We argue that a safe maximum standard of 400-500 ppm of CO2 concentrations in the atmosphere and a carbon tax of $20-50 per carbon equivalent ton could provide the initial instruments for operationalising the principles. ?? 2005 Elsevier B.V. All rights reserved.","author":[{"dropping-particle":"","family":"Paavola","given":"Jouni","non-dropping-particle":"","parse-names":false,"suffix":""},{"dropping-particle":"","family":"Adger","given":"W. Neil","non-dropping-particle":"","parse-names":false,"suffix":""}],"container-title":"Ecological Economics","id":"ITEM-1","issue":"4","issued":{"date-parts":[["2006"]]},"page":"594-609","title":"Fair adaptation to climate change","type":"article-journal","volume":"56"},"uris":["http://www.mendeley.com/documents/?uuid=0b69bba0-6992-49bb-953b-bb70c4635b6c"]}],"mendeley":{"formattedCitation":"(Paavola and Adger, 2006)","plainTextFormattedCitation":"(Paavola and Adger, 2006)","previouslyFormattedCitation":"(Paavola and Adger, 2006)"},"properties":{"noteIndex":0},"schema":"https://github.com/citation-style-language/schema/raw/master/csl-citation.json"}</w:instrText>
            </w:r>
            <w:r w:rsidRPr="001E47A1">
              <w:rPr>
                <w:sz w:val="20"/>
                <w:szCs w:val="20"/>
              </w:rPr>
              <w:fldChar w:fldCharType="separate"/>
            </w:r>
            <w:r w:rsidR="00EF2B5E" w:rsidRPr="00EF2B5E">
              <w:rPr>
                <w:noProof/>
                <w:sz w:val="20"/>
                <w:szCs w:val="20"/>
              </w:rPr>
              <w:t>(Paavola and Adger, 2006)</w:t>
            </w:r>
            <w:r w:rsidRPr="001E47A1">
              <w:rPr>
                <w:sz w:val="20"/>
                <w:szCs w:val="20"/>
              </w:rPr>
              <w:fldChar w:fldCharType="end"/>
            </w:r>
            <w:r>
              <w:rPr>
                <w:sz w:val="20"/>
                <w:szCs w:val="20"/>
              </w:rPr>
              <w:t xml:space="preserve">.  This is an important consideration for </w:t>
            </w:r>
            <w:r w:rsidRPr="00D058C0">
              <w:rPr>
                <w:sz w:val="20"/>
                <w:szCs w:val="20"/>
              </w:rPr>
              <w:t>rapidly growing cities and those with low financial or institutional capacity</w:t>
            </w:r>
            <w:r>
              <w:rPr>
                <w:sz w:val="20"/>
                <w:szCs w:val="20"/>
              </w:rPr>
              <w:t>.  A</w:t>
            </w:r>
            <w:r w:rsidRPr="00D058C0">
              <w:rPr>
                <w:sz w:val="20"/>
                <w:szCs w:val="20"/>
              </w:rPr>
              <w:t xml:space="preserve">daptation planning </w:t>
            </w:r>
            <w:r>
              <w:rPr>
                <w:sz w:val="20"/>
                <w:szCs w:val="20"/>
              </w:rPr>
              <w:t xml:space="preserve">requires </w:t>
            </w:r>
            <w:r w:rsidRPr="00D058C0">
              <w:rPr>
                <w:sz w:val="20"/>
                <w:szCs w:val="20"/>
              </w:rPr>
              <w:t xml:space="preserve">adopting a multilevel and multi-scalar approach </w:t>
            </w:r>
            <w:r>
              <w:rPr>
                <w:sz w:val="20"/>
                <w:szCs w:val="20"/>
              </w:rPr>
              <w:t xml:space="preserve">that also </w:t>
            </w:r>
            <w:r w:rsidRPr="00D058C0">
              <w:rPr>
                <w:sz w:val="20"/>
                <w:szCs w:val="20"/>
              </w:rPr>
              <w:t>integrat</w:t>
            </w:r>
            <w:r>
              <w:rPr>
                <w:sz w:val="20"/>
                <w:szCs w:val="20"/>
              </w:rPr>
              <w:t>es</w:t>
            </w:r>
            <w:r w:rsidRPr="00D058C0">
              <w:rPr>
                <w:sz w:val="20"/>
                <w:szCs w:val="20"/>
              </w:rPr>
              <w:t xml:space="preserve"> justice into infrastructure and urban design processes</w:t>
            </w:r>
            <w:r w:rsidR="00361E34">
              <w:rPr>
                <w:sz w:val="20"/>
                <w:szCs w:val="20"/>
              </w:rPr>
              <w:t xml:space="preserve"> </w:t>
            </w:r>
            <w:r w:rsidRPr="00D058C0">
              <w:rPr>
                <w:sz w:val="20"/>
                <w:szCs w:val="20"/>
              </w:rPr>
              <w:fldChar w:fldCharType="begin" w:fldLock="1"/>
            </w:r>
            <w:r w:rsidR="00361E34">
              <w:rPr>
                <w:sz w:val="20"/>
                <w:szCs w:val="20"/>
              </w:rPr>
              <w:instrText>ADDIN CSL_CITATION {"citationItems":[{"id":"ITEM-1","itemData":{"DOI":"10.1038/nclimate2841","ISBN":"1758-678X\r1758-6798","ISSN":"17586798","abstract":"The 2015 United Nations Climate Change Conference in Paris (COP21) highlighted the importance of cities to climate action, as well as the unjust burdens borne by the world's most disadvantaged peoples in addressing climate impacts. Few studies have documented the barriers to redressing the drivers of social vulnerability as part of urban local climate change adaptation efforts, or evaluated how emerging adaptation plans impact marginalized groups. Here, we present a roadmap to reorient research on the social dimensions of urban climate adaptation around four issues of equity and justice: (1) broadening participation in adaptation planning; (2) expanding adaptation to rapidly growing cities and those with low financial or institutional capacity; (3) adopting a multilevel and multi-scalar approach to adaptation planning; and (4) integrating justice into infrastructure and urban design processes. Responding to these empirical and theoretical research needs is the first step towards identifying pathways to more transformative adaptation policies.","author":[{"dropping-particle":"","family":"Shi","given":"Linda","non-dropping-particle":"","parse-names":false,"suffix":""},{"dropping-particle":"","family":"Chu","given":"Eric","non-dropping-particle":"","parse-names":false,"suffix":""},{"dropping-particle":"","family":"Anguelovski","given":"Isabelle","non-dropping-particle":"","parse-names":false,"suffix":""},{"dropping-particle":"","family":"Aylett","given":"Alexander","non-dropping-particle":"","parse-names":false,"suffix":""},{"dropping-particle":"","family":"Debats","given":"Jessica","non-dropping-particle":"","parse-names":false,"suffix":""},{"dropping-particle":"","family":"Goh","given":"Kian","non-dropping-particle":"","parse-names":false,"suffix":""},{"dropping-particle":"","family":"Schenk","given":"Todd","non-dropping-particle":"","parse-names":false,"suffix":""},{"dropping-particle":"","family":"Seto","given":"Karen C.","non-dropping-particle":"","parse-names":false,"suffix":""},{"dropping-particle":"","family":"Dodman","given":"David","non-dropping-particle":"","parse-names":false,"suffix":""},{"dropping-particle":"","family":"Roberts","given":"Debra","non-dropping-particle":"","parse-names":false,"suffix":""},{"dropping-particle":"","family":"Roberts","given":"J. Timmons","non-dropping-particle":"","parse-names":false,"suffix":""},{"dropping-particle":"","family":"Deveer","given":"Stacy D.","non-dropping-particle":"Van","parse-names":false,"suffix":""}],"container-title":"Nature Climate Change","id":"ITEM-1","issue":"2","issued":{"date-parts":[["2016"]]},"page":"131-137","title":"Roadmap towards justice in urban climate adaptation research","type":"article-journal","volume":"6"},"uris":["http://www.mendeley.com/documents/?uuid=30c0dd51-a064-4987-ac25-73333799183b"]}],"mendeley":{"formattedCitation":"(Shi et al., 2016)","plainTextFormattedCitation":"(Shi et al., 2016)","previouslyFormattedCitation":"(Shi et al., 2016)"},"properties":{"noteIndex":0},"schema":"https://github.com/citation-style-language/schema/raw/master/csl-citation.json"}</w:instrText>
            </w:r>
            <w:r w:rsidRPr="00D058C0">
              <w:rPr>
                <w:sz w:val="20"/>
                <w:szCs w:val="20"/>
              </w:rPr>
              <w:fldChar w:fldCharType="separate"/>
            </w:r>
            <w:r w:rsidR="00EF2B5E" w:rsidRPr="00EF2B5E">
              <w:rPr>
                <w:noProof/>
                <w:sz w:val="20"/>
                <w:szCs w:val="20"/>
              </w:rPr>
              <w:t>(Shi et al., 2016)</w:t>
            </w:r>
            <w:r w:rsidRPr="00D058C0">
              <w:rPr>
                <w:sz w:val="20"/>
                <w:szCs w:val="20"/>
              </w:rPr>
              <w:fldChar w:fldCharType="end"/>
            </w:r>
            <w:r w:rsidRPr="00D058C0">
              <w:rPr>
                <w:sz w:val="20"/>
                <w:szCs w:val="20"/>
              </w:rPr>
              <w:t>.</w:t>
            </w:r>
            <w:r>
              <w:rPr>
                <w:sz w:val="20"/>
                <w:szCs w:val="20"/>
              </w:rPr>
              <w:t xml:space="preserve">  Climate change science is still considered to have </w:t>
            </w:r>
            <w:r w:rsidRPr="001E47A1">
              <w:rPr>
                <w:sz w:val="20"/>
                <w:szCs w:val="20"/>
              </w:rPr>
              <w:t>a limited conception of social science and the humanities</w:t>
            </w:r>
            <w:r w:rsidR="00361E34">
              <w:rPr>
                <w:sz w:val="20"/>
                <w:szCs w:val="20"/>
              </w:rPr>
              <w:t xml:space="preserve"> </w:t>
            </w:r>
            <w:r w:rsidRPr="001E47A1">
              <w:rPr>
                <w:sz w:val="20"/>
                <w:szCs w:val="20"/>
              </w:rPr>
              <w:fldChar w:fldCharType="begin" w:fldLock="1"/>
            </w:r>
            <w:r w:rsidR="00361E34">
              <w:rPr>
                <w:sz w:val="20"/>
                <w:szCs w:val="20"/>
              </w:rPr>
              <w:instrText>ADDIN CSL_CITATION {"citationItems":[{"id":"ITEM-1","itemData":{"DOI":"10.1038/nclimate2339","ISBN":"1758-678X","ISSN":"17586798","PMID":"25052830","abstract":"Calls for more broad-based, integrated, useful knowledge now abound in the world of global environmental change science. They evidence many scientists' desire to help humanity confront the momentous biophysical implications of its own actions. But they also reveal a limited conception of social science and virtually ignore the humanities. They thereby endorse a stunted conception of 'human dimensions' at a time when the challenges posed by global environmental change are increasing in magnitude, scale and scope. Here, we make the case for a richer conception predicated on broader intellectual engagement and identify some preconditions for its practical fulfilment. Interdisciplinary dialogue, we suggest, should engender plural representations of Earth's present and future that are reflective of divergent human values and aspirations. In turn, this might insure publics and decision-makers against overly narrow conceptions of what is possible and desirable as they consider the profound questions raised by global environmental change.","author":[{"dropping-particle":"","family":"Castree","given":"Noel","non-dropping-particle":"","parse-names":false,"suffix":""},{"dropping-particle":"","family":"Adams","given":"William M.","non-dropping-particle":"","parse-names":false,"suffix":""},{"dropping-particle":"","family":"Barry","given":"John","non-dropping-particle":"","parse-names":false,"suffix":""},{"dropping-particle":"","family":"Brockington","given":"Daniel","non-dropping-particle":"","parse-names":false,"suffix":""},{"dropping-particle":"","family":"Büscher","given":"Bram","non-dropping-particle":"","parse-names":false,"suffix":""},{"dropping-particle":"","family":"Corbera","given":"Esteve","non-dropping-particle":"","parse-names":false,"suffix":""},{"dropping-particle":"","family":"Demeritt","given":"David","non-dropping-particle":"","parse-names":false,"suffix":""},{"dropping-particle":"","family":"Duffy","given":"Rosaleen","non-dropping-particle":"","parse-names":false,"suffix":""},{"dropping-particle":"","family":"Felt","given":"Ulrike","non-dropping-particle":"","parse-names":false,"suffix":""},{"dropping-particle":"","family":"Neves","given":"Katja","non-dropping-particle":"","parse-names":false,"suffix":""},{"dropping-particle":"","family":"Newell","given":"Peter","non-dropping-particle":"","parse-names":false,"suffix":""},{"dropping-particle":"","family":"Pellizzoni","given":"Luigi","non-dropping-particle":"","parse-names":false,"suffix":""},{"dropping-particle":"","family":"Rigby","given":"Kate","non-dropping-particle":"","parse-names":false,"suffix":""},{"dropping-particle":"","family":"Robbins","given":"Paul","non-dropping-particle":"","parse-names":false,"suffix":""},{"dropping-particle":"","family":"Robin","given":"Libby","non-dropping-particle":"","parse-names":false,"suffix":""},{"dropping-particle":"","family":"Rose","given":"Deborah Bird","non-dropping-particle":"","parse-names":false,"suffix":""},{"dropping-particle":"","family":"Ross","given":"Andrew","non-dropping-particle":"","parse-names":false,"suffix":""},{"dropping-particle":"","family":"Schlosberg","given":"David","non-dropping-particle":"","parse-names":false,"suffix":""},{"dropping-particle":"","family":"Sörlin","given":"Sverker","non-dropping-particle":"","parse-names":false,"suffix":""},{"dropping-particle":"","family":"West","given":"Paige","non-dropping-particle":"","parse-names":false,"suffix":""},{"dropping-particle":"","family":"Whitehead","given":"Mark","non-dropping-particle":"","parse-names":false,"suffix":""},{"dropping-particle":"","family":"Wynne","given":"Brian","non-dropping-particle":"","parse-names":false,"suffix":""}],"container-title":"Nature Climate Change","id":"ITEM-1","issue":"9","issued":{"date-parts":[["2014"]]},"page":"763-768","title":"Changing the intellectual climate","type":"article-journal","volume":"4"},"uris":["http://www.mendeley.com/documents/?uuid=4401f5ef-4bc5-40e5-a644-d1e50d77ccc1"]}],"mendeley":{"formattedCitation":"(Castree et al., 2014)","plainTextFormattedCitation":"(Castree et al., 2014)","previouslyFormattedCitation":"(Castree et al., 2014)"},"properties":{"noteIndex":0},"schema":"https://github.com/citation-style-language/schema/raw/master/csl-citation.json"}</w:instrText>
            </w:r>
            <w:r w:rsidRPr="001E47A1">
              <w:rPr>
                <w:sz w:val="20"/>
                <w:szCs w:val="20"/>
              </w:rPr>
              <w:fldChar w:fldCharType="separate"/>
            </w:r>
            <w:r w:rsidR="00EF2B5E" w:rsidRPr="00EF2B5E">
              <w:rPr>
                <w:noProof/>
                <w:sz w:val="20"/>
                <w:szCs w:val="20"/>
              </w:rPr>
              <w:t>(Castree et al., 2014)</w:t>
            </w:r>
            <w:r w:rsidRPr="001E47A1">
              <w:rPr>
                <w:sz w:val="20"/>
                <w:szCs w:val="20"/>
              </w:rPr>
              <w:fldChar w:fldCharType="end"/>
            </w:r>
            <w:r w:rsidRPr="001E47A1">
              <w:rPr>
                <w:sz w:val="20"/>
                <w:szCs w:val="20"/>
              </w:rPr>
              <w:t>.</w:t>
            </w:r>
          </w:p>
          <w:p w14:paraId="5057A7AE" w14:textId="77777777" w:rsidR="001E681A" w:rsidRDefault="001E681A" w:rsidP="006F427B">
            <w:pPr>
              <w:rPr>
                <w:sz w:val="20"/>
                <w:szCs w:val="20"/>
              </w:rPr>
            </w:pPr>
          </w:p>
          <w:p w14:paraId="4DC8A8D5" w14:textId="195B0027" w:rsidR="001E681A" w:rsidRPr="00BC70DF" w:rsidRDefault="001E681A" w:rsidP="006F427B">
            <w:pPr>
              <w:rPr>
                <w:sz w:val="20"/>
                <w:szCs w:val="20"/>
              </w:rPr>
            </w:pPr>
            <w:r w:rsidRPr="00EC5C72">
              <w:rPr>
                <w:sz w:val="20"/>
                <w:szCs w:val="20"/>
              </w:rPr>
              <w:t xml:space="preserve">The role of </w:t>
            </w:r>
            <w:r w:rsidRPr="00EC5C72">
              <w:rPr>
                <w:b/>
                <w:sz w:val="20"/>
                <w:szCs w:val="20"/>
              </w:rPr>
              <w:t>networks</w:t>
            </w:r>
            <w:r w:rsidRPr="00EC5C72">
              <w:rPr>
                <w:sz w:val="20"/>
                <w:szCs w:val="20"/>
              </w:rPr>
              <w:t xml:space="preserve"> in facilitating or hindering is an important consideration for adaptation planning.  Networks or “shadow systems” are often hidden but have implicit patterns of behaviour and organisation that are hard to delineate and control</w:t>
            </w:r>
            <w:r w:rsidR="00361E34">
              <w:rPr>
                <w:sz w:val="20"/>
                <w:szCs w:val="20"/>
              </w:rPr>
              <w:t xml:space="preserve"> </w:t>
            </w:r>
            <w:r w:rsidRPr="00EC5C72">
              <w:rPr>
                <w:sz w:val="20"/>
                <w:szCs w:val="20"/>
              </w:rPr>
              <w:fldChar w:fldCharType="begin" w:fldLock="1"/>
            </w:r>
            <w:r w:rsidR="00361E34">
              <w:rPr>
                <w:sz w:val="20"/>
                <w:szCs w:val="20"/>
              </w:rPr>
              <w:instrText>ADDIN CSL_CITATION {"citationItems":[{"id":"ITEM-1","itemData":{"DOI":"10.1068/a39148","ISBN":"0308-518X","ISSN":"0308518X","abstract":"Recent UK government policy on climate change, and wider policy movement within the United Nations Framework Convention on Climate Change, emphasise the building of adaptive capacity. But what are the institutional constraints that shape capacity to build adaptive organisations? The authors synthesise theory from social learning and institutional aspects of multilevel environmental governance to help unpack the patterns of individual and collective action within organisations that can enhance or restrict organisational adaptive capacity in the face of abrupt climate change. Theoretical synthesis is grounded by empirical work with a local dairy farmers group and two supporting public sector bodies that are both local actors in their own rights and which also shape the operating environment for other local actors (the Environment Agency and the Welsh Assembly and Assembly-sponsored public bodies). Providing space within and between local organisations for individuals to develop private as well as officially sanctioned social relationships is supported as a pathway to enable social learning. It is also a resource for adaptation that requires little financial investment but does call for a rethinking of the personal skills and working routines that are incentivised within organisations.","author":[{"dropping-particle":"","family":"Pelling","given":"Mark","non-dropping-particle":"","parse-names":false,"suffix":""},{"dropping-particle":"","family":"High","given":"Chris","non-dropping-particle":"","parse-names":false,"suffix":""},{"dropping-particle":"","family":"Dearing","given":"John","non-dropping-particle":"","parse-names":false,"suffix":""},{"dropping-particle":"","family":"Smith","given":"Denis","non-dropping-particle":"","parse-names":false,"suffix":""}],"container-title":"Environment and Planning A","id":"ITEM-1","issue":"4","issued":{"date-parts":[["2008"]]},"page":"867-884","title":"Shadow spaces for social learning: A relational understanding of adaptive capacity to climate change within organisations","type":"article-journal","volume":"40"},"uris":["http://www.mendeley.com/documents/?uuid=e97f1843-00b3-4303-a435-8536344d455a"]}],"mendeley":{"formattedCitation":"(Pelling et al., 2008)","plainTextFormattedCitation":"(Pelling et al., 2008)","previouslyFormattedCitation":"(Pelling et al., 2008)"},"properties":{"noteIndex":0},"schema":"https://github.com/citation-style-language/schema/raw/master/csl-citation.json"}</w:instrText>
            </w:r>
            <w:r w:rsidRPr="00EC5C72">
              <w:rPr>
                <w:sz w:val="20"/>
                <w:szCs w:val="20"/>
              </w:rPr>
              <w:fldChar w:fldCharType="separate"/>
            </w:r>
            <w:r w:rsidR="00EF2B5E" w:rsidRPr="00EF2B5E">
              <w:rPr>
                <w:noProof/>
                <w:sz w:val="20"/>
                <w:szCs w:val="20"/>
              </w:rPr>
              <w:t>(Pelling et al., 2008)</w:t>
            </w:r>
            <w:r w:rsidRPr="00EC5C72">
              <w:rPr>
                <w:sz w:val="20"/>
                <w:szCs w:val="20"/>
              </w:rPr>
              <w:fldChar w:fldCharType="end"/>
            </w:r>
            <w:r w:rsidRPr="00EC5C72">
              <w:rPr>
                <w:sz w:val="20"/>
                <w:szCs w:val="20"/>
              </w:rPr>
              <w:t>.  Such networks exist between the municipality and other organizations, and within the municipality.  These networks forge connections among rapidly changing communities of decision-makers and researchers and can foster the social learning necessary for effective adaptation to climate risks</w:t>
            </w:r>
            <w:r w:rsidR="00361E34">
              <w:rPr>
                <w:sz w:val="20"/>
                <w:szCs w:val="20"/>
              </w:rPr>
              <w:t xml:space="preserve"> </w:t>
            </w:r>
            <w:r w:rsidRPr="00EC5C72">
              <w:rPr>
                <w:sz w:val="20"/>
                <w:szCs w:val="20"/>
              </w:rPr>
              <w:fldChar w:fldCharType="begin" w:fldLock="1"/>
            </w:r>
            <w:r w:rsidR="00361E34">
              <w:rPr>
                <w:sz w:val="20"/>
                <w:szCs w:val="20"/>
              </w:rPr>
              <w:instrText>ADDIN CSL_CITATION {"citationItems":[{"id":"ITEM-1","itemData":{"DOI":"10.1038/nclimate1931","ISBN":"1758-678X","ISSN":"1758678X","abstract":"We must forge network connections among rapidly changing communities of decision-makers and researchers to foster the social learning necessary for effective adaptation to climate risks.","author":[{"dropping-particle":"","family":"Bidwell","given":"David","non-dropping-particle":"","parse-names":false,"suffix":""},{"dropping-particle":"","family":"Dietz","given":"Thomas","non-dropping-particle":"","parse-names":false,"suffix":""},{"dropping-particle":"","family":"Scavia","given":"Donald","non-dropping-particle":"","parse-names":false,"suffix":""}],"container-title":"Nature Climate Change","id":"ITEM-1","issue":"7","issued":{"date-parts":[["2013"]]},"page":"610-611","publisher":"Nature Publishing Group","title":"Fostering knowledge networks for climate adaptation","type":"article-journal","volume":"3"},"uris":["http://www.mendeley.com/documents/?uuid=12614a88-7b4c-4722-bcec-d38af28222fc"]}],"mendeley":{"formattedCitation":"(Bidwell et al., 2013)","plainTextFormattedCitation":"(Bidwell et al., 2013)","previouslyFormattedCitation":"(Bidwell et al., 2013)"},"properties":{"noteIndex":0},"schema":"https://github.com/citation-style-language/schema/raw/master/csl-citation.json"}</w:instrText>
            </w:r>
            <w:r w:rsidRPr="00EC5C72">
              <w:rPr>
                <w:sz w:val="20"/>
                <w:szCs w:val="20"/>
              </w:rPr>
              <w:fldChar w:fldCharType="separate"/>
            </w:r>
            <w:r w:rsidR="00EF2B5E" w:rsidRPr="00EF2B5E">
              <w:rPr>
                <w:noProof/>
                <w:sz w:val="20"/>
                <w:szCs w:val="20"/>
              </w:rPr>
              <w:t>(Bidwell et al., 2013)</w:t>
            </w:r>
            <w:r w:rsidRPr="00EC5C72">
              <w:rPr>
                <w:sz w:val="20"/>
                <w:szCs w:val="20"/>
              </w:rPr>
              <w:fldChar w:fldCharType="end"/>
            </w:r>
            <w:r w:rsidRPr="00EC5C72">
              <w:rPr>
                <w:sz w:val="20"/>
                <w:szCs w:val="20"/>
              </w:rPr>
              <w:fldChar w:fldCharType="begin" w:fldLock="1"/>
            </w:r>
            <w:r w:rsidR="00361E34">
              <w:rPr>
                <w:sz w:val="20"/>
                <w:szCs w:val="20"/>
              </w:rPr>
              <w:instrText>ADDIN CSL_CITATION {"citationItems":[{"id":"ITEM-1","itemData":{"DOI":"10.1177/1070496514525406","ISBN":"1070-4965","ISSN":"15525465","abstract":"Political issues can influence the delivery of services and other goals, such as envir-onmental sustainability, within municipalities. However, the influence of political fac-tors on the institutionalization of environmental issues within municipalities has not been examined. We investigate these issues using a case study of a South African municipality that has made considerable progress in institutionalizing environmental issues (particularly climate change related) in the last decade, despite a change in political leadership. The presence of the following factors promoted the institution-alization of environmental governance: (a) political champions; (b) networks between the municipality and other organizations and dense networks within the municipality; and (c) benefits for the municipality from environmental actions. Political issues can enable the process of institutionalization (e.g., by stimulating innovation through political party competition) and also hinder it through political instability (which disrupts patterns in champions and networks) and clientelism (which can cause environmental projects to be discontinued).","author":[{"dropping-particle":"","family":"Pasquini","given":"Lorena","non-dropping-particle":"","parse-names":false,"suffix":""},{"dropping-particle":"","family":"Shearing","given":"Clifford","non-dropping-particle":"","parse-names":false,"suffix":""}],"container-title":"Journal of Environment and Development","id":"ITEM-1","issue":"2","issued":{"date-parts":[["2014","6","1"]]},"page":"271-296","title":"Municipalities, Politics, and Climate Change: An Example of the Process of Institutionalizing an Environmental Agenda Within Local Government","type":"article-journal","volume":"23"},"uris":["http://www.mendeley.com/documents/?uuid=677d24ec-190d-470e-a262-c48a96452cf2"]}],"mendeley":{"formattedCitation":"(Pasquini and Shearing, 2014)","plainTextFormattedCitation":"(Pasquini and Shearing, 2014)","previouslyFormattedCitation":"(Pasquini and Shearing, 2014)"},"properties":{"noteIndex":0},"schema":"https://github.com/citation-style-language/schema/raw/master/csl-citation.json"}</w:instrText>
            </w:r>
            <w:r w:rsidRPr="00EC5C72">
              <w:rPr>
                <w:sz w:val="20"/>
                <w:szCs w:val="20"/>
              </w:rPr>
              <w:fldChar w:fldCharType="separate"/>
            </w:r>
            <w:r w:rsidR="00EF2B5E" w:rsidRPr="00EF2B5E">
              <w:rPr>
                <w:noProof/>
                <w:sz w:val="20"/>
                <w:szCs w:val="20"/>
              </w:rPr>
              <w:t>(Pasquini and Shearing, 2014)</w:t>
            </w:r>
            <w:r w:rsidRPr="00EC5C72">
              <w:rPr>
                <w:sz w:val="20"/>
                <w:szCs w:val="20"/>
              </w:rPr>
              <w:fldChar w:fldCharType="end"/>
            </w:r>
            <w:r w:rsidRPr="00EC5C72">
              <w:rPr>
                <w:sz w:val="20"/>
                <w:szCs w:val="20"/>
              </w:rPr>
              <w:t xml:space="preserve">.  </w:t>
            </w:r>
          </w:p>
        </w:tc>
      </w:tr>
      <w:tr w:rsidR="001E681A" w:rsidRPr="00BC70DF" w14:paraId="2FCFB2DA" w14:textId="77777777" w:rsidTr="001E681A">
        <w:tc>
          <w:tcPr>
            <w:tcW w:w="9072" w:type="dxa"/>
            <w:tcBorders>
              <w:top w:val="single" w:sz="4" w:space="0" w:color="auto"/>
              <w:bottom w:val="single" w:sz="4" w:space="0" w:color="auto"/>
            </w:tcBorders>
          </w:tcPr>
          <w:p w14:paraId="30E52F97" w14:textId="27D92661" w:rsidR="001E681A" w:rsidRDefault="001E681A" w:rsidP="006F427B">
            <w:pPr>
              <w:rPr>
                <w:sz w:val="20"/>
                <w:szCs w:val="20"/>
              </w:rPr>
            </w:pPr>
            <w:r w:rsidRPr="00EC5C72">
              <w:rPr>
                <w:i/>
                <w:sz w:val="20"/>
                <w:szCs w:val="20"/>
              </w:rPr>
              <w:t>The demand for locally relevant climate change knowledge is very rarely satisfied because of a range of less ethereal but equally debilitating for adaptation planning</w:t>
            </w:r>
            <w:r>
              <w:rPr>
                <w:sz w:val="20"/>
                <w:szCs w:val="20"/>
              </w:rPr>
              <w:t>. Barriers and limitations include institutional settings</w:t>
            </w:r>
            <w:r w:rsidR="00361E34">
              <w:rPr>
                <w:sz w:val="20"/>
                <w:szCs w:val="20"/>
              </w:rPr>
              <w:t xml:space="preserve"> </w:t>
            </w:r>
            <w:r>
              <w:rPr>
                <w:sz w:val="20"/>
                <w:szCs w:val="20"/>
              </w:rPr>
              <w:fldChar w:fldCharType="begin" w:fldLock="1"/>
            </w:r>
            <w:r w:rsidR="00361E34">
              <w:rPr>
                <w:sz w:val="20"/>
                <w:szCs w:val="20"/>
              </w:rPr>
              <w:instrText>ADDIN CSL_CITATION {"citationItems":[{"id":"ITEM-1","itemData":{"author":[{"dropping-particle":"","family":"Schreurs","given":"Miranda","non-dropping-particle":"","parse-names":false,"suffix":""}],"container-title":"The Journal of Environment and Development","id":"ITEM-1","issue":"4","issued":{"date-parts":[["2008"]]},"page":"343-355","title":"From the bottom up: Local and substantial climate change politics","type":"article-journal","volume":"17"},"uris":["http://www.mendeley.com/documents/?uuid=621865f4-4407-4c37-84a5-1751d379c2ee"]},{"id":"ITEM-2","itemData":{"DOI":"10.1016/j.ocecoaman.2016.11.012","ISSN":"09645691","abstract":"Cape Town is currently experiencing a range of coastal pressures consistent with a warming climate. Notably this includes evidence of a receding coastline in certain areas and shifting wind regimes. Coupled with an increasing demand for coastal development, the City of Cape Town as the administrative authority is presented with an unfolding scenario of uncharted waters. From a coastal management perspective this requires a reappraisal of its governance strategies. However, this paper demonstrates that various governance structures within the City, whilst designed to address these challenges, are instead competing with, and undermining each other. In the context of a coastal city these dissonant governance structures translate into conventional (Weberian) forms of bureaucracy that counter efforts at promoting Integrated Coastal Management, the key tenets being institutional learning, collaboration, deliberation, flexibility and adaptive management. The disjuncture between governance structures in turn is restricting the City's ability in achieving its own coastal adaption strategies, particularly the restoration and maintenance of dune systems as effective ‘buffers’ against climate change induced pressures such as sea-level rise and storm surges. The procedural rigidity delivered by the bureaucracy is instead leading to a ‘pathology’: risks are being created and their production perpetuated by the bureaucracy charged with mitigating these risks. We suggest that the role of informal networks are explored as a means to circumvent the ‘necessary evil’ of bureaucracy, towards enabling stronger degrees of Integrated Coastal Management and ultimately successful climate change adaptation responses.","author":[{"dropping-particle":"","family":"Colenbrander","given":"Darryl","non-dropping-particle":"","parse-names":false,"suffix":""},{"dropping-particle":"","family":"Bavinck","given":"Maarten","non-dropping-particle":"","parse-names":false,"suffix":""}],"container-title":"Ocean and Coastal Management","id":"ITEM-2","issued":{"date-parts":[["2017"]]},"page":"35-50","publisher":"Elsevier Ltd","title":"Exploring the role of bureaucracy in the production of coastal risks, City of Cape Town, South Africa","type":"article-journal","volume":"150"},"uris":["http://www.mendeley.com/documents/?uuid=f25c3a90-824f-4b73-afda-59255f5425ea"]},{"id":"ITEM-3","itemData":{"DOI":"10.1111/1468-2451.00311","ISBN":"0020-8701","ISSN":"0020-8701","abstract":"Présentation de la complexité des situations de développement durable qui nécessite un changement de la science","author":[{"dropping-particle":"","family":"Gallopin","given":"Gilberto C.","non-dropping-particle":"","parse-names":false,"suffix":""},{"dropping-particle":"","family":"Funtowicz","given":"Silvio","non-dropping-particle":"","parse-names":false,"suffix":""},{"dropping-particle":"","family":"O'Connor","given":"Martin","non-dropping-particle":"","parse-names":false,"suffix":""},{"dropping-particle":"","family":"Ravetz","given":"Jerry","non-dropping-particle":"","parse-names":false,"suffix":""}],"container-title":"International Social Science Journal","id":"ITEM-3","issue":"168","issued":{"date-parts":[["2001"]]},"page":"219-229","title":"Science for the Twenty-First Century: From Social Contract to the Scientific Core","type":"article-journal","volume":"53"},"uris":["http://www.mendeley.com/documents/?uuid=667751ee-137b-4f99-94fc-59da8580a0e4"]},{"id":"ITEM-4","itemData":{"DOI":"10.1016/j.landurbplan.2012.05.009","ISSN":"01692046","abstract":"Internationally, there is increasing responsibility on local governments to prepare and adapt to global climate change through climate adaptation planning. This study evaluated seven local climate adaptation plans in Southeast Queensland, Australia by developing and applying a quantitative, multi-criteria analysis framework. The results indicated that local governments were not effectively planning for climate impacts. While they were aware of expected climate change impacts, their capacity to use this information to develop geographically specific action plans was limited. We discuss the wider relevance of the evaluation framework, its potential uses outside the study area and how it may be adjusted to suit different local and regional needs and context. We also discuss key structural, procedural and contextual limitations that emerged from our evaluation of Southeast local governments, and provide recommendations to improve the development of the next generation of local climate adaptation plans.","author":[{"dropping-particle":"","family":"Baker","given":"Ingrid","non-dropping-particle":"","parse-names":false,"suffix":""},{"dropping-particle":"","family":"Peterson","given":"Ann","non-dropping-particle":"","parse-names":false,"suffix":""},{"dropping-particle":"","family":"Brown","given":"Greg","non-dropping-particle":"","parse-names":false,"suffix":""},{"dropping-particle":"","family":"McAlpine","given":"Clive","non-dropping-particle":"","parse-names":false,"suffix":""}],"container-title":"Landscape and Urban Planning","id":"ITEM-4","issue":"2","issued":{"date-parts":[["2012"]]},"page":"127-136","title":"Local government response to the impacts of climate change: An evaluation of local climate adaptation plans","type":"article-journal","volume":"107"},"uris":["http://www.mendeley.com/documents/?uuid=535c4359-01de-3fd6-9b8f-22d5986fe170"]},{"id":"ITEM-5","itemData":{"DOI":"10.1016/j.habitatint.2013.05.003","ISSN":"01973975","abstract":"Local government represents a key opportunity for implementing local adaptation to the impacts of climate change. The need for adaptation is most urgent in developing countries, yet most research has focused on the barriers to climate change mainstreaming in municipalities of the global North. This paper presents the results of a study that investigated barriers to action on climate change adaptation in eight municipalities in the Western Cape Province of South Africa. Forty-seven municipal actors (officials and councillors) were interviewed regarding the experience of their municipality with climate impacts and adaptive actions (focussing on ecosystem-based adaptation), as well as their knowledge and belief on climate change and adaptation issues. Results show that multiple barriers affect the ability of municipalities to mainstream adaptation issues, from individual-level barriers (such as a lack of understanding of climate change and adaptation options) to regulatory/institutional barriers (such as the problems posed by party politics) to socio-cultural barriers (such as a lack of interest within municipal constituencies for climate change issues). These numerous barriers are not significantly different to those encountered so far in municipalities of the developed world, suggesting that across the globe there are common problems that national and provincial governments need to address in order to mainstream climate change adaptation at the local level (such as changing planning and other laws by which local governments operate in order to recognise climate change impacts). Our research draws attention to a couple of under-researched issues, that of the effects of party politics and councillor qualifications on local government operation and performance, and suggests that much further research should address these topics in both developed and developing countries.","author":[{"dropping-particle":"","family":"Pasquini","given":"L.","non-dropping-particle":"","parse-names":false,"suffix":""},{"dropping-particle":"","family":"Cowling","given":"R.M.","non-dropping-particle":"","parse-names":false,"suffix":""},{"dropping-particle":"","family":"Ziervogel","given":"G.","non-dropping-particle":"","parse-names":false,"suffix":""}],"container-title":"Habitat International","id":"ITEM-5","issued":{"date-parts":[["2013","10"]]},"page":"225-232","title":"Facing the heat: Barriers to mainstreaming climate change adaptation in local government in the Western Cape Province, South Africa","type":"article-journal","volume":"40"},"uris":["http://www.mendeley.com/documents/?uuid=f662ead7-6f4e-3b0e-9de0-617561c93d4a"]},{"id":"ITEM-6","itemData":{"DOI":"10.1016/j.uclim.2015.06.005","ISBN":"22120955","ISSN":"22120955","abstract":"Three hundred and fifty municipalities across five continents participated in the Urban Climate Change Governance Survey (UCGS). Conducted at MIT in partnership with ICLEI - Local Governments for Sustainability, the UCGS provides a first of its kind look at the governance networks that municipalities are creating to address climate change.Drawing from these results, this paper analyses the institutional governance structures that surround local government work on climate change adaptation. Results show an integration of adaptation and mitigation planning, and a mainstreaming of adaptation planning into other long-range and sectoral plans. Seventy-three percent of respondents stated that their local government's are engaging with both adaptation and mitigation, and 75% are integrating adaptation into long-range or sectoral plans. However, many critical municipal agencies - including those responsible for water, waste water, health, and building codes - remain on the margins of urban adaptation efforts.Internal institutional networks of governance are inextricably linked to efforts to address a problem like adaptation, which does not fit neatly into individual institutional silos. The results of the UCGS show where these networks have so far been made, how they have been created, and which local government actors have yet to be effectively engaged.","author":[{"dropping-particle":"","family":"Aylett","given":"Alexander","non-dropping-particle":"","parse-names":false,"suffix":""}],"container-title":"Urban Climate","id":"ITEM-6","issued":{"date-parts":[["2015","12"]]},"page":"4-16","publisher":"Elsevier B.V.","title":"Institutionalizing the urban governance of climate change adaptation: Results of an international survey","type":"article-journal","volume":"14"},"uris":["http://www.mendeley.com/documents/?uuid=a9d10a7c-c886-49a1-b3b3-e33d4ed13654"]},{"id":"ITEM-7","itemData":{"abstract":"Earth’s climate is naturally varying and also changing in response to human activity. Our ability to adapt and respond to climate variability and change depends, in large part, on our understanding of the climate and how to incorporate this understanding into our resource management decisions. Water resources, in particular, are directly dependent on the abundance of rain and snow, and how we store and use the amount of water available. With an increasing population, a changing climate, and the expansion of human activity into semi-arid regions of the United States, water management has unique and evolving challenges. This Product focuses on the connection between the scientific ability to predict climate on seasonal scales and the opportunity to incorporate such understanding into water resource management decisions. Reducing our societal vulnerability to changes in climate depends upon our ability to bridge the gap between climate science and the implementation of scientific understanding in our management of critical resources, arguably the most important of which is water. It is important to note, however, that while the focus of this Product is on the water resources management sector, the findings within this Synthesis and Assessment Product may be directly transferred to other sectors.","author":[{"dropping-particle":"","family":"Beller-Simms","given":"Nancy","non-dropping-particle":"","parse-names":false,"suffix":""},{"dropping-particle":"","family":"Ingram","given":"Helen","non-dropping-particle":"","parse-names":false,"suffix":""},{"dropping-particle":"","family":"Feldman","given":"David","non-dropping-particle":"","parse-names":false,"suffix":""},{"dropping-particle":"","family":"Mantua","given":"Nathan","non-dropping-particle":"","parse-names":false,"suffix":""},{"dropping-particle":"","family":"Jacobs","given":"Katharine L.","non-dropping-particle":"","parse-names":false,"suffix":""},{"dropping-particle":"","family":"Waple","given":"Anne","non-dropping-particle":"","parse-names":false,"suffix":""}],"container-title":"Synthesis and Assessment Product 5.3 Report","id":"ITEM-7","issue":"November","issued":{"date-parts":[["2008"]]},"number-of-pages":"208","title":"Decision-Support Experiments and Evaluations using Seasonal-to-Interannual Forecasts and Observational Data:A Focus on Water Resources","type":"report"},"uris":["http://www.mendeley.com/documents/?uuid=5be9fb82-a49e-4be5-8f9a-2229f0fdddcd"]}],"mendeley":{"formattedCitation":"(Aylett, 2015; Baker et al., 2012; Beller-Simms et al., 2008; Colenbrander and Bavinck, 2017; Gallopin et al., 2001; Pasquini et al., 2013; Schreurs, 2008)","plainTextFormattedCitation":"(Aylett, 2015; Baker et al., 2012; Beller-Simms et al., 2008; Colenbrander and Bavinck, 2017; Gallopin et al., 2001; Pasquini et al., 2013; Schreurs, 2008)","previouslyFormattedCitation":"(Aylett, 2015; Baker et al., 2012; Beller-Simms et al., 2008; Colenbrander and Bavinck, 2017; Gallopin et al., 2001; Pasquini et al., 2013; Schreurs, 2008)"},"properties":{"noteIndex":0},"schema":"https://github.com/citation-style-language/schema/raw/master/csl-citation.json"}</w:instrText>
            </w:r>
            <w:r>
              <w:rPr>
                <w:sz w:val="20"/>
                <w:szCs w:val="20"/>
              </w:rPr>
              <w:fldChar w:fldCharType="separate"/>
            </w:r>
            <w:r w:rsidR="00EF2B5E" w:rsidRPr="00EF2B5E">
              <w:rPr>
                <w:noProof/>
                <w:sz w:val="20"/>
                <w:szCs w:val="20"/>
              </w:rPr>
              <w:t>(Aylett, 2015; Baker et al., 2012; Beller-Simms et al., 2008; Colenbrander and Bavinck, 2017; Gallopin et al., 2001; Pasquini et al., 2013; Schreurs, 2008)</w:t>
            </w:r>
            <w:r>
              <w:rPr>
                <w:sz w:val="20"/>
                <w:szCs w:val="20"/>
              </w:rPr>
              <w:fldChar w:fldCharType="end"/>
            </w:r>
            <w:r>
              <w:rPr>
                <w:sz w:val="20"/>
                <w:szCs w:val="20"/>
              </w:rPr>
              <w:t>, alignment of local policy</w:t>
            </w:r>
            <w:r w:rsidR="00361E34">
              <w:rPr>
                <w:sz w:val="20"/>
                <w:szCs w:val="20"/>
              </w:rPr>
              <w:t xml:space="preserve"> </w:t>
            </w:r>
            <w:r>
              <w:rPr>
                <w:sz w:val="20"/>
                <w:szCs w:val="20"/>
              </w:rPr>
              <w:fldChar w:fldCharType="begin" w:fldLock="1"/>
            </w:r>
            <w:r w:rsidR="00361E34">
              <w:rPr>
                <w:sz w:val="20"/>
                <w:szCs w:val="20"/>
              </w:rPr>
              <w:instrText>ADDIN CSL_CITATION {"citationItems":[{"id":"ITEM-1","itemData":{"DOI":"10.1177/0956247808096126","ISSN":"0956-2478","author":[{"dropping-particle":"","family":"Roberts","given":"D.","non-dropping-particle":"","parse-names":false,"suffix":""}],"container-title":"Environment and Urbanization","id":"ITEM-1","issue":"2","issued":{"date-parts":[["2008","10","1"]]},"page":"521-537","publisher":"SAGE Publications","title":"Thinking globally, acting locally: institutionalizing climate change at the local government level in Durban, South Africa","type":"article-journal","volume":"20"},"uris":["http://www.mendeley.com/documents/?uuid=26bade8f-9c8f-31f8-9877-71c63f0d676c"]},{"id":"ITEM-2","itemData":{"DOI":"10.1016/j.progress.2013.08.001","ISBN":"0305-9006","ISSN":"03059006","PMID":"2346101","abstract":"The significant shifts in climate variables projected for the 21st century, coupled with the observed impacts of ongoing extreme weather and climate events, ensures that adaptation to climate change is set to remain a pressing issue for urban areas over the coming decades. This volume of Progress in Planning seeks to contribute to the widening debate about how the transformation of cities to respond to the changing climate is being understood, managed and achieved. We focus particularly on spatial planning, and building the capacity of this key mechanism for responding to the adaptation imperative in urban areas. The core focus is the outcomes of a collaborative research project, EcoCities, undertaken at the University of Manchester's School of Environment and Development. EcoCities drew upon inter-disciplinary research on climate science, environmental planning and urban design working within a socio-technical framework to investigate climate change hazards, vulnerabilities and adaptation responses in the conurbation of Greater Manchester, UK. Emerging transferable learning with potential relevance for adaptation planning in other cities and urban areas is drawn out to inform this rapidly emerging international agenda. Approaches to build adaptive capacity challenge traditional approaches to environmental and spatial planning, and the role of researchers in this process, raising questions over whether appropriate governance structures are in place to develop effective responses. The cross-cutting nature of the adaptation agenda exposes the silo based approaches that drive many organisations. The development of a collaborative, sociotechnical agenda is vital if we are to meet the climate change adaptation challenge in cities.","author":[{"dropping-particle":"","family":"Carter","given":"Jeremy G.","non-dropping-particle":"","parse-names":false,"suffix":""},{"dropping-particle":"","family":"Cavan","given":"Gina","non-dropping-particle":"","parse-names":false,"suffix":""},{"dropping-particle":"","family":"Connelly","given":"Angela","non-dropping-particle":"","parse-names":false,"suffix":""},{"dropping-particle":"","family":"Guy","given":"Simon","non-dropping-particle":"","parse-names":false,"suffix":""},{"dropping-particle":"","family":"Handley","given":"John","non-dropping-particle":"","parse-names":false,"suffix":""},{"dropping-particle":"","family":"Kazmierczak","given":"Aleksandra","non-dropping-particle":"","parse-names":false,"suffix":""}],"container-title":"Progress in Planning","id":"ITEM-2","issued":{"date-parts":[["2015"]]},"page":"1-66","publisher":"Elsevier Ltd","title":"Climate change and the city: Building capacity for urban adaptation","type":"article-journal","volume":"95"},"uris":["http://www.mendeley.com/documents/?uuid=24cb7fba-eb7f-416f-ac60-e8b9f9f448a8"]},{"id":"ITEM-3","itemData":{"DOI":"10.1007/s11027-011-9301-2","ISSN":"1381-2386","author":[{"dropping-particle":"","family":"Measham","given":"Thomas G.","non-dropping-particle":"","parse-names":false,"suffix":""},{"dropping-particle":"","family":"Preston","given":"Benjamin L.","non-dropping-particle":"","parse-names":false,"suffix":""},{"dropping-particle":"","family":"Brooke","given":"Cassandra","non-dropping-particle":"","parse-names":false,"suffix":""},{"dropping-particle":"","family":"Smith","given":"Timothy F.","non-dropping-particle":"","parse-names":false,"suffix":""},{"dropping-particle":"","family":"Morrison","given":"Craig","non-dropping-particle":"","parse-names":false,"suffix":""},{"dropping-particle":"","family":"Withycombe","given":"Geoff","non-dropping-particle":"","parse-names":false,"suffix":""},{"dropping-particle":"","family":"Gorddard","given":"Russell","non-dropping-particle":"","parse-names":false,"suffix":""},{"dropping-particle":"","family":"Brooke","given":"Cassandra","non-dropping-particle":"","parse-names":false,"suffix":""},{"dropping-particle":"","family":"Gorddard","given":"Russell","non-dropping-particle":"","parse-names":false,"suffix":""},{"dropping-particle":"","family":"Withycombe","given":"Geoff","non-dropping-particle":"","parse-names":false,"suffix":""},{"dropping-particle":"","family":"Morrison","given":"Craig","non-dropping-particle":"","parse-names":false,"suffix":""}],"container-title":"Mitigation and Adaptation Strategies for Global Change","id":"ITEM-3","issue":"8","issued":{"date-parts":[["2011","12","26"]]},"page":"889-909","publisher":"Springer Netherlands","title":"Adapting to climate change through local municipal planning: barriers and challenges","type":"article-journal","volume":"16"},"uris":["http://www.mendeley.com/documents/?uuid=af939de1-161f-4b60-b30b-5e001950f0dd"]},{"id":"ITEM-4","itemData":{"DOI":"10.1080/1523908X.2016.1264873","ISSN":"1523-908X","abstract":"ABSTRACTMegacities in low- and middle-income countries face unique threats from climate change as vulnerable populations and infrastructure are concentrated in high-risk areas. This paper develops a theoretical framework to characterize adaptation readiness in Global South cities and applies the framework to Dhaka, Bangladesh, a city with acute exposure and projected impacts from flooding and extreme heat. To gather case evidence from Dhaka we draw upon interviews with national and municipal government officials and a review of planning documents and peer-reviewed literature. We find: (1) national-level plans propose a number of adaptation strategies, but urban concerns compete with priorities such as protection of coastal assets and agricultural production; (2) municipal plans focus on identifying vulnerability and impacts rather than adaptation strategies; (3) interviewees suggest that lack of coordination among local government (LG) organizations and lack of transparency act as barriers for municipal a...","author":[{"dropping-particle":"","family":"Araos","given":"Malcolm","non-dropping-particle":"","parse-names":false,"suffix":""},{"dropping-particle":"","family":"Ford","given":"James","non-dropping-particle":"","parse-names":false,"suffix":""},{"dropping-particle":"","family":"Berrang-Ford","given":"Lea","non-dropping-particle":"","parse-names":false,"suffix":""},{"dropping-particle":"","family":"Biesbroek","given":"Robbert","non-dropping-particle":"","parse-names":false,"suffix":""},{"dropping-particle":"","family":"Moser","given":"Sarah","non-dropping-particle":"","parse-names":false,"suffix":""}],"container-title":"Journal of Environmental Policy &amp; Planning","id":"ITEM-4","issue":"6","issued":{"date-parts":[["2017","11","2"]]},"page":"682-696","publisher":"Routledge","title":"Climate change adaptation planning for Global South megacities: the case of Dhaka","type":"article-journal","volume":"19"},"uris":["http://www.mendeley.com/documents/?uuid=cce4ad1e-0c41-36e2-849e-8948e8d558de"]},{"id":"ITEM-5","itemData":{"DOI":"10.3152/146155111X12959673796001","ISBN":"1461-5517","ISSN":"14615517","PMID":"67793336","abstract":"Environmental impact assessment (EIA) is one of the planning, decision-making and management tools for environmental protection, through which climate change could be potentially addressed. This paper presents a survey of international perspectives aiming to understand: What is the best way to address climate change through EIA? The survey results strongly suggested that specific climate change related regulation and guidelines are needed that will apply in each step of the EIA process. However, there is also need to synchronise EIA practice with other instruments such as strategic and sustainability assessments, as well as broader economic instruments and other political commitments to address climate change. Working towards putting in place EIA regulations and guidance specific to climate change appears to be an important first step in tackling this global environmental issue.","author":[{"dropping-particle":"","family":"Sok","given":"Vong","non-dropping-particle":"","parse-names":false,"suffix":""},{"dropping-particle":"","family":"Boruff","given":"Bryan J.","non-dropping-particle":"","parse-names":false,"suffix":""},{"dropping-particle":"","family":"Morrison-Saunders","given":"Angus","non-dropping-particle":"","parse-names":false,"suffix":""}],"container-title":"Impact Assessment and Project Appraisal","id":"ITEM-5","issue":"4","issued":{"date-parts":[["2011"]]},"page":"317-326","title":"Addressing climate change through environmental impact assessment: International perspectives from a survey of IAIA members","type":"article-journal","volume":"29"},"uris":["http://www.mendeley.com/documents/?uuid=658ae988-81f0-40d2-8669-ef878685d42d"]},{"id":"ITEM-6","itemData":{"DOI":"10.1016/j.eiar.2011.09.003","ISSN":"01959255","abstract":"This article takes its point of departure in two approaches to integrating climate change into Strategic Environmental Assessment (SEA): Mitigation and adaptation, and in the fact that these, as well as the synergies between them and other policy areas, are needed as part of an integrated assessment and policy response. First, the article makes a review of how positive and negative synergies between a) climate change mitigation and adaptation and b) climate change and other environmental concerns are integrated into Danish SEA practice. Then, the article discusses the implications of not addressing synergies. Finally, the article explores institutional explanations as to why synergies are not addressed in SEA practice. A document analysis of 149 Danish SEA reports shows that only one report comprises the assessment of synergies between mitigation and adaptation, whilst 9,4% of the reports assess the synergies between climate change and other environmental concerns. The consequences of separation are both the risk of trade-offs and missed opportunities for enhancing positive synergies. In order to propose explanations for the lacking integration, the institutional background is analysed and discussed, mainly based on Scott's theory of institutions. The institutional analysis highlights a regulatory element, since the assessment of climate change synergies is underpinned by legislation, but not by guidance. This means that great focus is on normative elements such as the local interpretation of legislation and of climate change mitigation and adaptation. The analysis also focuses on how the fragmentation of the organisation in which climate change and SEA are embedded has bearings on both normative and cultural–cognitive elements. This makes the assessment of synergies challenging. The evidence gathered and presented in the article points to a need for developing the SEA process and methodology in Denmark with the aim to include climate change in the assessments in a more systematic and integrated manner.","author":[{"dropping-particle":"","family":"Larsen","given":"Sanne Vammen","non-dropping-particle":"","parse-names":false,"suffix":""},{"dropping-particle":"","family":"Kørnøv","given":"Lone","non-dropping-particle":"","parse-names":false,"suffix":""},{"dropping-particle":"","family":"Wejs","given":"Anja","non-dropping-particle":"","parse-names":false,"suffix":""}],"container-title":"Environmental Impact Assessment Review","id":"ITEM-6","issue":"1","issued":{"date-parts":[["2012","2","1"]]},"page":"32-40","publisher":"Elsevier","title":"Mind the gap in SEA: An institutional perspective on why assessment of synergies amongst climate change mitigation, adaptation and other policy areas are missing","type":"article-journal","volume":"33"},"uris":["http://www.mendeley.com/documents/?uuid=c4ee1bad-88c5-3d51-ac01-bf3b25884ae5"]},{"id":"ITEM-7","itemData":{"DOI":"10.1016/j.progress.2011.05.001","ISSN":"03059006","abstract":"Climate change has become a high priority worldwide at the level of governments, business, and community due to growing understanding of climate change's implications for trade, security, the economy, ecosystems, and the well-being of humans and other species. The strategic environmental assessment (SEA) process is well-positioned to systematically help strengthen treatment of climate change adaptation and mitigation in planning and development. This is due to its practical, analytical component, its participation component, and its ability to engage with ethical issues and reconcile competing agendas. This monograph explores criteria and good practices in addressing various climate change aspects in SEA and country environmental analysis (CEA). Climate change criteria are developed and applied to two datasets to provide an initial information baseline on climate change treatment in SEA and CEA, amended sets of climate change criteria for each, and an evidence-based resource for improving SEA and CEA guidance and practice amongst interested academics, professionals, and practitioners in the UK, EU, development banks, and developing countries. Overall findings are relevant to any individual, institution, or country interested in addressing climate change and climate-related natural hazards within an SEA or planning framework.","author":[{"dropping-particle":"","family":"Posas","given":"Paula J.","non-dropping-particle":"","parse-names":false,"suffix":""}],"container-title":"Progress in Planning","id":"ITEM-7","issue":"3","issued":{"date-parts":[["2011","4","1"]]},"page":"109-154","publisher":"Pergamon","title":"Exploring climate change criteria for strategic environmental assessments","type":"article-journal","volume":"75"},"uris":["http://www.mendeley.com/documents/?uuid=4c1b8478-2818-3fba-9b12-59416824efc8"]}],"mendeley":{"formattedCitation":"(Araos et al., 2017; Carter et al., 2015; Larsen et al., 2012; Measham et al., 2011; Posas, 2011; Roberts, 2008; Sok et al., 2011)","plainTextFormattedCitation":"(Araos et al., 2017; Carter et al., 2015; Larsen et al., 2012; Measham et al., 2011; Posas, 2011; Roberts, 2008; Sok et al., 2011)","previouslyFormattedCitation":"(Araos et al., 2017; Carter et al., 2015; Larsen et al., 2012; Measham et al., 2011; Posas, 2011; Roberts, 2008; Sok et al., 2011)"},"properties":{"noteIndex":0},"schema":"https://github.com/citation-style-language/schema/raw/master/csl-citation.json"}</w:instrText>
            </w:r>
            <w:r>
              <w:rPr>
                <w:sz w:val="20"/>
                <w:szCs w:val="20"/>
              </w:rPr>
              <w:fldChar w:fldCharType="separate"/>
            </w:r>
            <w:r w:rsidR="00EF2B5E" w:rsidRPr="00EF2B5E">
              <w:rPr>
                <w:noProof/>
                <w:sz w:val="20"/>
                <w:szCs w:val="20"/>
              </w:rPr>
              <w:t>(Araos et al., 2017; Carter et al., 2015; Larsen et al., 2012; Measham et al., 2011; Posas, 2011; Roberts, 2008; Sok et al., 2011)</w:t>
            </w:r>
            <w:r>
              <w:rPr>
                <w:sz w:val="20"/>
                <w:szCs w:val="20"/>
              </w:rPr>
              <w:fldChar w:fldCharType="end"/>
            </w:r>
            <w:r>
              <w:rPr>
                <w:sz w:val="20"/>
                <w:szCs w:val="20"/>
              </w:rPr>
              <w:t xml:space="preserve">, engagement of </w:t>
            </w:r>
            <w:r>
              <w:rPr>
                <w:sz w:val="20"/>
                <w:szCs w:val="20"/>
              </w:rPr>
              <w:lastRenderedPageBreak/>
              <w:t>society</w:t>
            </w:r>
            <w:r w:rsidR="00361E34">
              <w:rPr>
                <w:sz w:val="20"/>
                <w:szCs w:val="20"/>
              </w:rPr>
              <w:t xml:space="preserve"> </w:t>
            </w:r>
            <w:r>
              <w:rPr>
                <w:sz w:val="20"/>
                <w:szCs w:val="20"/>
              </w:rPr>
              <w:fldChar w:fldCharType="begin" w:fldLock="1"/>
            </w:r>
            <w:r w:rsidR="00361E34">
              <w:rPr>
                <w:sz w:val="20"/>
                <w:szCs w:val="20"/>
              </w:rPr>
              <w:instrText>ADDIN CSL_CITATION {"citationItems":[{"id":"ITEM-1","itemData":{"author":[{"dropping-particle":"","family":"Prieur-Richard","given":"Anne-Hélène","non-dropping-particle":"","parse-names":false,"suffix":""},{"dropping-particle":"","family":"Walsh","given":"Brenna","non-dropping-particle":"","parse-names":false,"suffix":""},{"dropping-particle":"","family":"Craig","given":"Marlies","non-dropping-particle":"","parse-names":false,"suffix":""},{"dropping-particle":"","family":"Melamed","given":"Megan","non-dropping-particle":"","parse-names":false,"suffix":""},{"dropping-particle":"","family":"Colbert","given":"M Lisa","non-dropping-particle":"","parse-names":false,"suffix":""},{"dropping-particle":"","family":"Pathak","given":"Minal","non-dropping-particle":"","parse-names":false,"suffix":""},{"dropping-particle":"","family":"Connors","given":"Sarah","non-dropping-particle":"","parse-names":false,"suffix":""},{"dropping-particle":"","family":"Bai","given":"Xuemei","non-dropping-particle":"","parse-names":false,"suffix":""},{"dropping-particle":"","family":"Barau","given":"Aliyu","non-dropping-particle":"","parse-names":false,"suffix":""},{"dropping-particle":"","family":"Bulkeley","given":"Harriet","non-dropping-particle":"","parse-names":false,"suffix":""},{"dropping-particle":"","family":"Cleugh","given":"Helen","non-dropping-particle":"","parse-names":false,"suffix":""},{"dropping-particle":"","family":"Colenbrander","given":"Sarah","non-dropping-particle":"","parse-names":false,"suffix":""},{"dropping-particle":"","family":"Dodman","given":"David","non-dropping-particle":"","parse-names":false,"suffix":""},{"dropping-particle":"","family":"Dhakal","given":"Shobhakar","non-dropping-particle":"","parse-names":false,"suffix":""},{"dropping-particle":"","family":"Dawson","given":"Richard","non-dropping-particle":"","parse-names":false,"suffix":""},{"dropping-particle":"","family":"Greenwalt","given":"Julie","non-dropping-particle":"","parse-names":false,"suffix":""},{"dropping-particle":"","family":"Kurian","given":"Priya","non-dropping-particle":"","parse-names":false,"suffix":""},{"dropping-particle":"","family":"Lee","given":"Boram","non-dropping-particle":"","parse-names":false,"suffix":""},{"dropping-particle":"","family":"Leonardson","given":"Lykke","non-dropping-particle":"","parse-names":false,"suffix":""},{"dropping-particle":"","family":"Masson-delmotte","given":"Valerie","non-dropping-particle":"","parse-names":false,"suffix":""},{"dropping-particle":"","family":"Munshi","given":"Debashish","non-dropping-particle":"","parse-names":false,"suffix":""},{"dropping-particle":"","family":"Okem","given":"Andrew","non-dropping-particle":"","parse-names":false,"suffix":""},{"dropping-particle":"","family":"Ramos","given":"Gian C Delgado","non-dropping-particle":"","parse-names":false,"suffix":""},{"dropping-particle":"","family":"Rodriguez","given":"Roberto Sanchez","non-dropping-particle":"","parse-names":false,"suffix":""},{"dropping-particle":"","family":"Roberts","given":"Debra","non-dropping-particle":"","parse-names":false,"suffix":""},{"dropping-particle":"","family":"Rosenzweig","given":"Cynthia","non-dropping-particle":"","parse-names":false,"suffix":""},{"dropping-particle":"","family":"Schultz","given":"Seth","non-dropping-particle":"","parse-names":false,"suffix":""},{"dropping-particle":"","family":"Seto","given":"Karen","non-dropping-particle":"","parse-names":false,"suffix":""},{"dropping-particle":"","family":"Solecki","given":"William","non-dropping-particle":"","parse-names":false,"suffix":""},{"dropping-particle":"","family":"Van","given":"Maryke","non-dropping-particle":"","parse-names":false,"suffix":""},{"dropping-particle":"","family":"Ürge-vorsatz","given":"Diana","non-dropping-particle":"","parse-names":false,"suffix":""}],"id":"ITEM-1","issued":{"date-parts":[["2018"]]},"number-of-pages":"1-33","publisher-place":"Incheon, Korea","title":"Global Research and Action Agenda on Cities and Climate Change Science","type":"report"},"uris":["http://www.mendeley.com/documents/?uuid=f4548f27-1672-489d-bee5-67c414061f9d"]},{"id":"ITEM-2","itemData":{"DOI":"10.1016/j.landurbplan.2012.05.009","ISSN":"01692046","abstract":"Internationally, there is increasing responsibility on local governments to prepare and adapt to global climate change through climate adaptation planning. This study evaluated seven local climate adaptation plans in Southeast Queensland, Australia by developing and applying a quantitative, multi-criteria analysis framework. The results indicated that local governments were not effectively planning for climate impacts. While they were aware of expected climate change impacts, their capacity to use this information to develop geographically specific action plans was limited. We discuss the wider relevance of the evaluation framework, its potential uses outside the study area and how it may be adjusted to suit different local and regional needs and context. We also discuss key structural, procedural and contextual limitations that emerged from our evaluation of Southeast local governments, and provide recommendations to improve the development of the next generation of local climate adaptation plans.","author":[{"dropping-particle":"","family":"Baker","given":"Ingrid","non-dropping-particle":"","parse-names":false,"suffix":""},{"dropping-particle":"","family":"Peterson","given":"Ann","non-dropping-particle":"","parse-names":false,"suffix":""},{"dropping-particle":"","family":"Brown","given":"Greg","non-dropping-particle":"","parse-names":false,"suffix":""},{"dropping-particle":"","family":"McAlpine","given":"Clive","non-dropping-particle":"","parse-names":false,"suffix":""}],"container-title":"Landscape and Urban Planning","id":"ITEM-2","issue":"2","issued":{"date-parts":[["2012"]]},"page":"127-136","title":"Local government response to the impacts of climate change: An evaluation of local climate adaptation plans","type":"article-journal","volume":"107"},"uris":["http://www.mendeley.com/documents/?uuid=535c4359-01de-3fd6-9b8f-22d5986fe170"]},{"id":"ITEM-3","itemData":{"DOI":"10.1080/13549830600853635","ISBN":"1354-9839","ISSN":"1354-9839","abstract":"Climate change is a major issue for all levels of government, global, national and local. Local authorities’ responses to climate change have tended to concentrate on their role in reducing greenhouse gases. However, the scientific consensus is that we also need to adapt to unavoidable climate change. Spatial planning at a local level has a critical anticipatory role to play in promoting robust adaptation. This paper reviews the shift in local authorities’ planning policies for climate change adaptation in the UK since 2000, and provides evidence of underlying attitudes amongst planning professionals to climate change. It shows that, while the issue of climate change is becoming recognized with respect to flood risk, the wider implications (for instance, for biodiversity and water resources) are not yet integrated into plans. The reasons for this lie in lack of political support and lack of engagement of the planning profession with climate change networks. But the paper also argues there are difficulties in acknowledging the need for adaptation at the local level, with the short-term horizons of local plans at odds with perceptions of the long-term implications of climate change.","author":[{"dropping-particle":"","family":"Wilson","given":"E","non-dropping-particle":"","parse-names":false,"suffix":""}],"container-title":"Local Environment","id":"ITEM-3","issue":"6","issued":{"date-parts":[["2006"]]},"page":"609-625","title":"Adapting to Climate Change at the Local Level: The Spatial Planning Response","type":"article-journal","volume":"11"},"uris":["http://www.mendeley.com/documents/?uuid=8f22f887-b613-4291-93ee-bf6a1f2bcf73"]},{"id":"ITEM-4","itemData":{"DOI":"10.1016/j.gloenvcha.2009.11.006","ISSN":"09593780","abstract":"This paper presents the results of a case study analysis from the knowledge domains of vulnerability and resilience. We analyzed 20 scientific assessments to provide empirical evidence for successes and failures in collaborative knowledge production, i.e., the joint creation of assessments reports by researchers and decision makers in policy and practice. It became clear that the latter typically use insufficiently the research-based knowledge available and researchers typically produce insufficiently knowledge that is directly usable. We found a number of functional, structural, and social factors inhibiting a joint problem identification and framing of knowledge producers and potential users: divergent objectives, needs, scope, and priorities; different institutional settings and standards, as well as differing cultural values, understanding, and mistrust. Combining understanding from multiple sources and providing mechanisms for linking solutions proposed by research with articulated needs and problems of practitioners would reduce the discrepancies in activities of different actors and result in more timely and context-appropriate solutions. In the concluding section we argue for a more locally embedded and socially contingent production of actionable knowledge and make suggestions about ways to enhance effectiveness of research-based knowledge.","author":[{"dropping-particle":"","family":"Weichselgartner","given":"Juergen","non-dropping-particle":"","parse-names":false,"suffix":""},{"dropping-particle":"","family":"Kasperson","given":"Roger","non-dropping-particle":"","parse-names":false,"suffix":""}],"container-title":"Global Environmental Change","id":"ITEM-4","issue":"2","issued":{"date-parts":[["2010","5"]]},"page":"266-277","title":"Barriers in the science-policy-practice interface: Toward a knowledge-action-system in global environmental change research","type":"article-journal","volume":"20"},"uris":["http://www.mendeley.com/documents/?uuid=d3a02c46-4a82-492f-bf1f-ac7d3a377105"]}],"mendeley":{"formattedCitation":"(Baker et al., 2012; Prieur-Richard et al., 2018; Weichselgartner and Kasperson, 2010; Wilson, 2006)","plainTextFormattedCitation":"(Baker et al., 2012; Prieur-Richard et al., 2018; Weichselgartner and Kasperson, 2010; Wilson, 2006)","previouslyFormattedCitation":"(Baker et al., 2012; Prieur-Richard et al., 2018; Weichselgartner and Kasperson, 2010; Wilson, 2006)"},"properties":{"noteIndex":0},"schema":"https://github.com/citation-style-language/schema/raw/master/csl-citation.json"}</w:instrText>
            </w:r>
            <w:r>
              <w:rPr>
                <w:sz w:val="20"/>
                <w:szCs w:val="20"/>
              </w:rPr>
              <w:fldChar w:fldCharType="separate"/>
            </w:r>
            <w:r w:rsidR="00EF2B5E" w:rsidRPr="00EF2B5E">
              <w:rPr>
                <w:noProof/>
                <w:sz w:val="20"/>
                <w:szCs w:val="20"/>
              </w:rPr>
              <w:t>(Baker et al., 2012; Prieur-Richard et al., 2018; Weichselgartner and Kasperson, 2010; Wilson, 2006)</w:t>
            </w:r>
            <w:r>
              <w:rPr>
                <w:sz w:val="20"/>
                <w:szCs w:val="20"/>
              </w:rPr>
              <w:fldChar w:fldCharType="end"/>
            </w:r>
            <w:r>
              <w:rPr>
                <w:sz w:val="20"/>
                <w:szCs w:val="20"/>
              </w:rPr>
              <w:t>, and resource limitations and budget cuts</w:t>
            </w:r>
            <w:r w:rsidR="00361E34">
              <w:rPr>
                <w:sz w:val="20"/>
                <w:szCs w:val="20"/>
              </w:rPr>
              <w:t xml:space="preserve"> </w:t>
            </w:r>
            <w:r>
              <w:rPr>
                <w:sz w:val="20"/>
                <w:szCs w:val="20"/>
              </w:rPr>
              <w:fldChar w:fldCharType="begin" w:fldLock="1"/>
            </w:r>
            <w:r w:rsidR="00361E34">
              <w:rPr>
                <w:sz w:val="20"/>
                <w:szCs w:val="20"/>
              </w:rPr>
              <w:instrText>ADDIN CSL_CITATION {"citationItems":[{"id":"ITEM-1","itemData":{"DOI":"10.1016/j.gloenvcha.2015.10.004","ISBN":"0959-3780","ISSN":"09593780","abstract":"Local government has a crucial role to play in climate change adaptation, both delivering adaptation strategies devised from above and coordinating bottom-up action. This paper draws on a unique longitudinal dataset to measure progress in adaptation by local authorities in Britain, comparing results from a national-scale survey and follow-up interviews conducted in 2003 with a second wave of research completed a decade later. Whereas a decade ago local authority staff were unable to find scientific information that they could understand and use, we find that these technical-cognitive barriers to adaptation are no longer a major problem for local authority respondents. Thanks to considerable Government investment in research and science brokerage to improve the quality and accessibility of climate information, local authorities have developed their adaptive capacity, and their staff are now engaging with the 'right' kind of information in assessing climate change risks and opportunities. However, better knowledge has not translated into tangible adaptation actions. Local authorities face substantial difficulties in implementing adaptation plans. Budget cuts and a lack of political support from central government have sapped institutional capacity and political appetite to address long-term climate vulnerabilities, as local authorities in Britain now struggle even to deliver their immediate statutory responsibilities. Local authority adaptation has progressed farthest where it has been rebranded as resiliency to extreme weather so as to fit with the focus on immediate risks to delivering statutory duties. In the current political environment, adaptation officers need information about the economic costs of weather impacts to local authority services if they are to build the business case for adaptation and gain the leverage to secure resources and institutional license to implement tangible action. Unless these institutional barriers are addressed, local government is likely to struggle to adapt to a changing climate.","author":[{"dropping-particle":"","family":"Porter","given":"James J.","non-dropping-particle":"","parse-names":false,"suffix":""},{"dropping-particle":"","family":"Demeritt","given":"David","non-dropping-particle":"","parse-names":false,"suffix":""},{"dropping-particle":"","family":"Dessai","given":"Suraje","non-dropping-particle":"","parse-names":false,"suffix":""}],"container-title":"Global Environmental Change","id":"ITEM-1","issued":{"date-parts":[["2015"]]},"page":"411-422","publisher":"Elsevier Ltd","title":"The right stuff? Informing adaptation to climate change in British Local Government","type":"article-journal","volume":"35"},"uris":["http://www.mendeley.com/documents/?uuid=a92751a4-fe84-456d-be24-08d954e831f1"]},{"id":"ITEM-2","itemData":{"DOI":"10.1016/j.envsci.2016.05.006","ISBN":"1462-9011","ISSN":"14629011","abstract":"Local governments are on the front line of efforts to address climate-related impacts. Recognizing this, there is a growing movement to develop and deliver tools, resources, and services to support local communities’ climate adaptation initiatives. There is, however, limited understanding of what specific types of resources exist and how well these resources match the needs of local practitioners. To bring clarity to these questions, we: 1) assessed the current landscape of climate-adaptation resources and services; 2) surveyed community practitioners to learn how well these resources align with their needs; and 3) convened leading service providers and local practitioners to identify strategic opportunities for moving the adaptation field forward. Findings demonstrate that existing services and resources are meeting the early phases of local adaptation efforts such as conducting vulnerability assessments and creating adaptation plans, but are failing to meet the needs associated with implementing, monitoring, and evaluating adaptation activities. Additionally, a lack of funding and staff time to support adaptation, as well as inaccessible resource formats are barriers impeding local climate adaptation efforts. The mismatch between the types and formats of services being provided and the needs of local governments means that more work is needed to ensure that climate adaptation resources are responsive to the existing and future needs of local governments. Moreover, our research finds that there is a strong and growing need to organize and streamline the climate adaptation resource and service landscape so that practitioners can easily, effectively, and efficiently access the resources they need to build more resilient local communities.","author":[{"dropping-particle":"","family":"Nordgren","given":"John","non-dropping-particle":"","parse-names":false,"suffix":""},{"dropping-particle":"","family":"Stults","given":"Missy","non-dropping-particle":"","parse-names":false,"suffix":""},{"dropping-particle":"","family":"Meerow","given":"Sara","non-dropping-particle":"","parse-names":false,"suffix":""}],"container-title":"Environmental Science &amp; Policy","id":"ITEM-2","issue":"2015","issued":{"date-parts":[["2016"]]},"page":"344-352","publisher":"Elsevier Ltd","title":"Supporting local climate change adaptation: Where we are and where we need to go","type":"article-journal","volume":"66"},"uris":["http://www.mendeley.com/documents/?uuid=551c56ec-b4df-4eca-9f42-eab3ea567ff1"]},{"id":"ITEM-3","itemData":{"DOI":"10.1016/j.landurbplan.2012.05.009","ISSN":"01692046","abstract":"Internationally, there is increasing responsibility on local governments to prepare and adapt to global climate change through climate adaptation planning. This study evaluated seven local climate adaptation plans in Southeast Queensland, Australia by developing and applying a quantitative, multi-criteria analysis framework. The results indicated that local governments were not effectively planning for climate impacts. While they were aware of expected climate change impacts, their capacity to use this information to develop geographically specific action plans was limited. We discuss the wider relevance of the evaluation framework, its potential uses outside the study area and how it may be adjusted to suit different local and regional needs and context. We also discuss key structural, procedural and contextual limitations that emerged from our evaluation of Southeast local governments, and provide recommendations to improve the development of the next generation of local climate adaptation plans.","author":[{"dropping-particle":"","family":"Baker","given":"Ingrid","non-dropping-particle":"","parse-names":false,"suffix":""},{"dropping-particle":"","family":"Peterson","given":"Ann","non-dropping-particle":"","parse-names":false,"suffix":""},{"dropping-particle":"","family":"Brown","given":"Greg","non-dropping-particle":"","parse-names":false,"suffix":""},{"dropping-particle":"","family":"McAlpine","given":"Clive","non-dropping-particle":"","parse-names":false,"suffix":""}],"container-title":"Landscape and Urban Planning","id":"ITEM-3","issue":"2","issued":{"date-parts":[["2012"]]},"page":"127-136","title":"Local government response to the impacts of climate change: An evaluation of local climate adaptation plans","type":"article-journal","volume":"107"},"uris":["http://www.mendeley.com/documents/?uuid=535c4359-01de-3fd6-9b8f-22d5986fe170"]}],"mendeley":{"formattedCitation":"(Baker et al., 2012; Nordgren et al., 2016; Porter et al., 2015)","plainTextFormattedCitation":"(Baker et al., 2012; Nordgren et al., 2016; Porter et al., 2015)","previouslyFormattedCitation":"(Baker et al., 2012; Nordgren et al., 2016; Porter et al., 2015)"},"properties":{"noteIndex":0},"schema":"https://github.com/citation-style-language/schema/raw/master/csl-citation.json"}</w:instrText>
            </w:r>
            <w:r>
              <w:rPr>
                <w:sz w:val="20"/>
                <w:szCs w:val="20"/>
              </w:rPr>
              <w:fldChar w:fldCharType="separate"/>
            </w:r>
            <w:r w:rsidR="00EF2B5E" w:rsidRPr="00EF2B5E">
              <w:rPr>
                <w:noProof/>
                <w:sz w:val="20"/>
                <w:szCs w:val="20"/>
              </w:rPr>
              <w:t>(Baker et al., 2012; Nordgren et al., 2016; Porter et al., 2015)</w:t>
            </w:r>
            <w:r>
              <w:rPr>
                <w:sz w:val="20"/>
                <w:szCs w:val="20"/>
              </w:rPr>
              <w:fldChar w:fldCharType="end"/>
            </w:r>
            <w:r w:rsidR="00862DE0">
              <w:rPr>
                <w:sz w:val="20"/>
                <w:szCs w:val="20"/>
              </w:rPr>
              <w:t>.</w:t>
            </w:r>
          </w:p>
          <w:p w14:paraId="63221EF7" w14:textId="77777777" w:rsidR="001E681A" w:rsidRDefault="001E681A" w:rsidP="006F427B">
            <w:pPr>
              <w:rPr>
                <w:sz w:val="20"/>
                <w:szCs w:val="20"/>
              </w:rPr>
            </w:pPr>
          </w:p>
          <w:p w14:paraId="2F0AD015" w14:textId="57BB9C04" w:rsidR="001E681A" w:rsidRPr="00EC5C72" w:rsidRDefault="001E681A" w:rsidP="006F427B">
            <w:pPr>
              <w:rPr>
                <w:sz w:val="20"/>
                <w:szCs w:val="20"/>
              </w:rPr>
            </w:pPr>
            <w:r w:rsidRPr="004A480B">
              <w:rPr>
                <w:b/>
                <w:sz w:val="20"/>
                <w:szCs w:val="20"/>
              </w:rPr>
              <w:t>Institutional settings</w:t>
            </w:r>
            <w:r w:rsidRPr="000978AF">
              <w:rPr>
                <w:sz w:val="20"/>
                <w:szCs w:val="20"/>
              </w:rPr>
              <w:t xml:space="preserve"> matter in terms of the potential for local governments to take the initiative</w:t>
            </w:r>
            <w:r w:rsidRPr="000978AF">
              <w:rPr>
                <w:sz w:val="20"/>
                <w:szCs w:val="20"/>
              </w:rPr>
              <w:fldChar w:fldCharType="begin" w:fldLock="1"/>
            </w:r>
            <w:r w:rsidR="00361E34">
              <w:rPr>
                <w:sz w:val="20"/>
                <w:szCs w:val="20"/>
              </w:rPr>
              <w:instrText>ADDIN CSL_CITATION {"citationItems":[{"id":"ITEM-1","itemData":{"author":[{"dropping-particle":"","family":"Schreurs","given":"Miranda","non-dropping-particle":"","parse-names":false,"suffix":""}],"container-title":"The Journal of Environment and Development","id":"ITEM-1","issue":"4","issued":{"date-parts":[["2008"]]},"page":"343-355","title":"From the bottom up: Local and substantial climate change politics","type":"article-journal","volume":"17"},"uris":["http://www.mendeley.com/documents/?uuid=621865f4-4407-4c37-84a5-1751d379c2ee"]}],"mendeley":{"formattedCitation":"(Schreurs, 2008)","plainTextFormattedCitation":"(Schreurs, 2008)","previouslyFormattedCitation":"(Schreurs, 2008)"},"properties":{"noteIndex":0},"schema":"https://github.com/citation-style-language/schema/raw/master/csl-citation.json"}</w:instrText>
            </w:r>
            <w:r w:rsidRPr="000978AF">
              <w:rPr>
                <w:sz w:val="20"/>
                <w:szCs w:val="20"/>
              </w:rPr>
              <w:fldChar w:fldCharType="separate"/>
            </w:r>
            <w:r w:rsidR="00EF2B5E" w:rsidRPr="00EF2B5E">
              <w:rPr>
                <w:noProof/>
                <w:sz w:val="20"/>
                <w:szCs w:val="20"/>
              </w:rPr>
              <w:t>(</w:t>
            </w:r>
            <w:proofErr w:type="spellStart"/>
            <w:r w:rsidR="00EF2B5E" w:rsidRPr="00EF2B5E">
              <w:rPr>
                <w:noProof/>
                <w:sz w:val="20"/>
                <w:szCs w:val="20"/>
              </w:rPr>
              <w:t>Schreurs</w:t>
            </w:r>
            <w:proofErr w:type="spellEnd"/>
            <w:r w:rsidR="00EF2B5E" w:rsidRPr="00EF2B5E">
              <w:rPr>
                <w:noProof/>
                <w:sz w:val="20"/>
                <w:szCs w:val="20"/>
              </w:rPr>
              <w:t>, 2008)</w:t>
            </w:r>
            <w:r w:rsidRPr="000978AF">
              <w:rPr>
                <w:sz w:val="20"/>
                <w:szCs w:val="20"/>
              </w:rPr>
              <w:fldChar w:fldCharType="end"/>
            </w:r>
            <w:r>
              <w:rPr>
                <w:sz w:val="20"/>
                <w:szCs w:val="20"/>
              </w:rPr>
              <w:t>.</w:t>
            </w:r>
            <w:r w:rsidRPr="000978AF">
              <w:rPr>
                <w:sz w:val="20"/>
                <w:szCs w:val="20"/>
              </w:rPr>
              <w:t xml:space="preserve"> </w:t>
            </w:r>
            <w:r>
              <w:rPr>
                <w:sz w:val="20"/>
                <w:szCs w:val="20"/>
              </w:rPr>
              <w:t xml:space="preserve">Often there are institutional limitations relating to </w:t>
            </w:r>
            <w:r w:rsidRPr="00A423C3">
              <w:rPr>
                <w:sz w:val="20"/>
                <w:szCs w:val="20"/>
              </w:rPr>
              <w:t>procedural rigidity delivered by the bureaucracy</w:t>
            </w:r>
            <w:r w:rsidR="00361E34">
              <w:rPr>
                <w:sz w:val="20"/>
                <w:szCs w:val="20"/>
              </w:rPr>
              <w:t xml:space="preserve"> </w:t>
            </w:r>
            <w:r w:rsidRPr="00A423C3">
              <w:rPr>
                <w:sz w:val="20"/>
                <w:szCs w:val="20"/>
              </w:rPr>
              <w:fldChar w:fldCharType="begin" w:fldLock="1"/>
            </w:r>
            <w:r w:rsidR="00361E34">
              <w:rPr>
                <w:sz w:val="20"/>
                <w:szCs w:val="20"/>
              </w:rPr>
              <w:instrText>ADDIN CSL_CITATION {"citationItems":[{"id":"ITEM-1","itemData":{"DOI":"10.1016/j.ocecoaman.2016.11.012","ISSN":"09645691","abstract":"Cape Town is currently experiencing a range of coastal pressures consistent with a warming climate. Notably this includes evidence of a receding coastline in certain areas and shifting wind regimes. Coupled with an increasing demand for coastal development, the City of Cape Town as the administrative authority is presented with an unfolding scenario of uncharted waters. From a coastal management perspective this requires a reappraisal of its governance strategies. However, this paper demonstrates that various governance structures within the City, whilst designed to address these challenges, are instead competing with, and undermining each other. In the context of a coastal city these dissonant governance structures translate into conventional (Weberian) forms of bureaucracy that counter efforts at promoting Integrated Coastal Management, the key tenets being institutional learning, collaboration, deliberation, flexibility and adaptive management. The disjuncture between governance structures in turn is restricting the City's ability in achieving its own coastal adaption strategies, particularly the restoration and maintenance of dune systems as effective ‘buffers’ against climate change induced pressures such as sea-level rise and storm surges. The procedural rigidity delivered by the bureaucracy is instead leading to a ‘pathology’: risks are being created and their production perpetuated by the bureaucracy charged with mitigating these risks. We suggest that the role of informal networks are explored as a means to circumvent the ‘necessary evil’ of bureaucracy, towards enabling stronger degrees of Integrated Coastal Management and ultimately successful climate change adaptation responses.","author":[{"dropping-particle":"","family":"Colenbrander","given":"Darryl","non-dropping-particle":"","parse-names":false,"suffix":""},{"dropping-particle":"","family":"Bavinck","given":"Maarten","non-dropping-particle":"","parse-names":false,"suffix":""}],"container-title":"Ocean and Coastal Management","id":"ITEM-1","issued":{"date-parts":[["2017"]]},"page":"35-50","publisher":"Elsevier Ltd","title":"Exploring the role of bureaucracy in the production of coastal risks, City of Cape Town, South Africa","type":"article-journal","volume":"150"},"uris":["http://www.mendeley.com/documents/?uuid=f25c3a90-824f-4b73-afda-59255f5425ea"]}],"mendeley":{"formattedCitation":"(Colenbrander and Bavinck, 2017)","plainTextFormattedCitation":"(Colenbrander and Bavinck, 2017)","previouslyFormattedCitation":"(Colenbrander and Bavinck, 2017)"},"properties":{"noteIndex":0},"schema":"https://github.com/citation-style-language/schema/raw/master/csl-citation.json"}</w:instrText>
            </w:r>
            <w:r w:rsidRPr="00A423C3">
              <w:rPr>
                <w:sz w:val="20"/>
                <w:szCs w:val="20"/>
              </w:rPr>
              <w:fldChar w:fldCharType="separate"/>
            </w:r>
            <w:r w:rsidR="00EF2B5E" w:rsidRPr="00EF2B5E">
              <w:rPr>
                <w:noProof/>
                <w:sz w:val="20"/>
                <w:szCs w:val="20"/>
              </w:rPr>
              <w:t>(Colenbrander and Bavinck, 2017)</w:t>
            </w:r>
            <w:r w:rsidRPr="00A423C3">
              <w:rPr>
                <w:sz w:val="20"/>
                <w:szCs w:val="20"/>
              </w:rPr>
              <w:fldChar w:fldCharType="end"/>
            </w:r>
            <w:r>
              <w:rPr>
                <w:sz w:val="20"/>
                <w:szCs w:val="20"/>
              </w:rPr>
              <w:t>, m</w:t>
            </w:r>
            <w:r w:rsidRPr="00A423C3">
              <w:rPr>
                <w:sz w:val="20"/>
                <w:szCs w:val="20"/>
              </w:rPr>
              <w:t>ultiplicity of legitimate perspectives and irreducible uncertainty</w:t>
            </w:r>
            <w:r w:rsidR="00361E34">
              <w:rPr>
                <w:sz w:val="20"/>
                <w:szCs w:val="20"/>
              </w:rPr>
              <w:t xml:space="preserve"> </w:t>
            </w:r>
            <w:r w:rsidRPr="00A423C3">
              <w:rPr>
                <w:sz w:val="20"/>
                <w:szCs w:val="20"/>
              </w:rPr>
              <w:fldChar w:fldCharType="begin" w:fldLock="1"/>
            </w:r>
            <w:r w:rsidR="00361E34">
              <w:rPr>
                <w:sz w:val="20"/>
                <w:szCs w:val="20"/>
              </w:rPr>
              <w:instrText>ADDIN CSL_CITATION {"citationItems":[{"id":"ITEM-1","itemData":{"DOI":"10.1111/1468-2451.00311","ISBN":"0020-8701","ISSN":"0020-8701","abstract":"Présentation de la complexité des situations de développement durable qui nécessite un changement de la science","author":[{"dropping-particle":"","family":"Gallopin","given":"Gilberto C.","non-dropping-particle":"","parse-names":false,"suffix":""},{"dropping-particle":"","family":"Funtowicz","given":"Silvio","non-dropping-particle":"","parse-names":false,"suffix":""},{"dropping-particle":"","family":"O'Connor","given":"Martin","non-dropping-particle":"","parse-names":false,"suffix":""},{"dropping-particle":"","family":"Ravetz","given":"Jerry","non-dropping-particle":"","parse-names":false,"suffix":""}],"container-title":"International Social Science Journal","id":"ITEM-1","issue":"168","issued":{"date-parts":[["2001"]]},"page":"219-229","title":"Science for the Twenty-First Century: From Social Contract to the Scientific Core","type":"article-journal","volume":"53"},"uris":["http://www.mendeley.com/documents/?uuid=667751ee-137b-4f99-94fc-59da8580a0e4"]}],"mendeley":{"formattedCitation":"(Gallopin et al., 2001)","plainTextFormattedCitation":"(Gallopin et al., 2001)","previouslyFormattedCitation":"(Gallopin et al., 2001)"},"properties":{"noteIndex":0},"schema":"https://github.com/citation-style-language/schema/raw/master/csl-citation.json"}</w:instrText>
            </w:r>
            <w:r w:rsidRPr="00A423C3">
              <w:rPr>
                <w:sz w:val="20"/>
                <w:szCs w:val="20"/>
              </w:rPr>
              <w:fldChar w:fldCharType="separate"/>
            </w:r>
            <w:r w:rsidR="00EF2B5E" w:rsidRPr="00EF2B5E">
              <w:rPr>
                <w:noProof/>
                <w:sz w:val="20"/>
                <w:szCs w:val="20"/>
              </w:rPr>
              <w:t>(Gallopin et al., 2001)</w:t>
            </w:r>
            <w:r w:rsidRPr="00A423C3">
              <w:rPr>
                <w:sz w:val="20"/>
                <w:szCs w:val="20"/>
              </w:rPr>
              <w:fldChar w:fldCharType="end"/>
            </w:r>
            <w:r>
              <w:rPr>
                <w:sz w:val="20"/>
                <w:szCs w:val="20"/>
              </w:rPr>
              <w:t>, and</w:t>
            </w:r>
            <w:r w:rsidRPr="000978AF">
              <w:rPr>
                <w:sz w:val="20"/>
                <w:szCs w:val="20"/>
              </w:rPr>
              <w:t xml:space="preserve"> key structural, procedural</w:t>
            </w:r>
            <w:r>
              <w:rPr>
                <w:sz w:val="20"/>
                <w:szCs w:val="20"/>
              </w:rPr>
              <w:t>, regulatory</w:t>
            </w:r>
            <w:r w:rsidRPr="000978AF">
              <w:rPr>
                <w:sz w:val="20"/>
                <w:szCs w:val="20"/>
              </w:rPr>
              <w:t xml:space="preserve"> and contextual limitations (for adaptation)</w:t>
            </w:r>
            <w:r w:rsidRPr="000978AF">
              <w:rPr>
                <w:sz w:val="20"/>
                <w:szCs w:val="20"/>
              </w:rPr>
              <w:fldChar w:fldCharType="begin" w:fldLock="1"/>
            </w:r>
            <w:r w:rsidR="00361E34">
              <w:rPr>
                <w:sz w:val="20"/>
                <w:szCs w:val="20"/>
              </w:rPr>
              <w:instrText>ADDIN CSL_CITATION {"citationItems":[{"id":"ITEM-1","itemData":{"DOI":"10.1016/j.landurbplan.2012.05.009","ISSN":"01692046","abstract":"Internationally, there is increasing responsibility on local governments to prepare and adapt to global climate change through climate adaptation planning. This study evaluated seven local climate adaptation plans in Southeast Queensland, Australia by developing and applying a quantitative, multi-criteria analysis framework. The results indicated that local governments were not effectively planning for climate impacts. While they were aware of expected climate change impacts, their capacity to use this information to develop geographically specific action plans was limited. We discuss the wider relevance of the evaluation framework, its potential uses outside the study area and how it may be adjusted to suit different local and regional needs and context. We also discuss key structural, procedural and contextual limitations that emerged from our evaluation of Southeast local governments, and provide recommendations to improve the development of the next generation of local climate adaptation plans.","author":[{"dropping-particle":"","family":"Baker","given":"Ingrid","non-dropping-particle":"","parse-names":false,"suffix":""},{"dropping-particle":"","family":"Peterson","given":"Ann","non-dropping-particle":"","parse-names":false,"suffix":""},{"dropping-particle":"","family":"Brown","given":"Greg","non-dropping-particle":"","parse-names":false,"suffix":""},{"dropping-particle":"","family":"McAlpine","given":"Clive","non-dropping-particle":"","parse-names":false,"suffix":""}],"container-title":"Landscape and Urban Planning","id":"ITEM-1","issue":"2","issued":{"date-parts":[["2012"]]},"page":"127-136","title":"Local government response to the impacts of climate change: An evaluation of local climate adaptation plans","type":"article-journal","volume":"107"},"uris":["http://www.mendeley.com/documents/?uuid=535c4359-01de-3fd6-9b8f-22d5986fe170"]}],"mendeley":{"formattedCitation":"(Baker et al., 2012)","plainTextFormattedCitation":"(Baker et al., 2012)","previouslyFormattedCitation":"(Baker et al., 2012)"},"properties":{"noteIndex":0},"schema":"https://github.com/citation-style-language/schema/raw/master/csl-citation.json"}</w:instrText>
            </w:r>
            <w:r w:rsidRPr="000978AF">
              <w:rPr>
                <w:sz w:val="20"/>
                <w:szCs w:val="20"/>
              </w:rPr>
              <w:fldChar w:fldCharType="separate"/>
            </w:r>
            <w:r w:rsidR="00EF2B5E" w:rsidRPr="00EF2B5E">
              <w:rPr>
                <w:noProof/>
                <w:sz w:val="20"/>
                <w:szCs w:val="20"/>
              </w:rPr>
              <w:t>(Baker et al., 2012)</w:t>
            </w:r>
            <w:r w:rsidRPr="000978AF">
              <w:rPr>
                <w:sz w:val="20"/>
                <w:szCs w:val="20"/>
              </w:rPr>
              <w:fldChar w:fldCharType="end"/>
            </w:r>
            <w:r w:rsidRPr="000978AF">
              <w:rPr>
                <w:sz w:val="20"/>
                <w:szCs w:val="20"/>
              </w:rPr>
              <w:fldChar w:fldCharType="begin" w:fldLock="1"/>
            </w:r>
            <w:r w:rsidR="00361E34">
              <w:rPr>
                <w:sz w:val="20"/>
                <w:szCs w:val="20"/>
              </w:rPr>
              <w:instrText>ADDIN CSL_CITATION {"citationItems":[{"id":"ITEM-1","itemData":{"DOI":"10.1016/j.habitatint.2013.05.003","ISSN":"01973975","abstract":"Local government represents a key opportunity for implementing local adaptation to the impacts of climate change. The need for adaptation is most urgent in developing countries, yet most research has focused on the barriers to climate change mainstreaming in municipalities of the global North. This paper presents the results of a study that investigated barriers to action on climate change adaptation in eight municipalities in the Western Cape Province of South Africa. Forty-seven municipal actors (officials and councillors) were interviewed regarding the experience of their municipality with climate impacts and adaptive actions (focussing on ecosystem-based adaptation), as well as their knowledge and belief on climate change and adaptation issues. Results show that multiple barriers affect the ability of municipalities to mainstream adaptation issues, from individual-level barriers (such as a lack of understanding of climate change and adaptation options) to regulatory/institutional barriers (such as the problems posed by party politics) to socio-cultural barriers (such as a lack of interest within municipal constituencies for climate change issues). These numerous barriers are not significantly different to those encountered so far in municipalities of the developed world, suggesting that across the globe there are common problems that national and provincial governments need to address in order to mainstream climate change adaptation at the local level (such as changing planning and other laws by which local governments operate in order to recognise climate change impacts). Our research draws attention to a couple of under-researched issues, that of the effects of party politics and councillor qualifications on local government operation and performance, and suggests that much further research should address these topics in both developed and developing countries.","author":[{"dropping-particle":"","family":"Pasquini","given":"L.","non-dropping-particle":"","parse-names":false,"suffix":""},{"dropping-particle":"","family":"Cowling","given":"R.M.","non-dropping-particle":"","parse-names":false,"suffix":""},{"dropping-particle":"","family":"Ziervogel","given":"G.","non-dropping-particle":"","parse-names":false,"suffix":""}],"container-title":"Habitat International","id":"ITEM-1","issued":{"date-parts":[["2013","10"]]},"page":"225-232","title":"Facing the heat: Barriers to mainstreaming climate change adaptation in local government in the Western Cape Province, South Africa","type":"article-journal","volume":"40"},"uris":["http://www.mendeley.com/documents/?uuid=f662ead7-6f4e-3b0e-9de0-617561c93d4a"]}],"mendeley":{"formattedCitation":"(Pasquini et al., 2013)","plainTextFormattedCitation":"(Pasquini et al., 2013)","previouslyFormattedCitation":"(Pasquini et al., 2013)"},"properties":{"noteIndex":0},"schema":"https://github.com/citation-style-language/schema/raw/master/csl-citation.json"}</w:instrText>
            </w:r>
            <w:r w:rsidRPr="000978AF">
              <w:rPr>
                <w:sz w:val="20"/>
                <w:szCs w:val="20"/>
              </w:rPr>
              <w:fldChar w:fldCharType="separate"/>
            </w:r>
            <w:r w:rsidR="00EF2B5E" w:rsidRPr="00EF2B5E">
              <w:rPr>
                <w:noProof/>
                <w:sz w:val="20"/>
                <w:szCs w:val="20"/>
              </w:rPr>
              <w:t>(Pasquini et al., 2013)</w:t>
            </w:r>
            <w:r w:rsidRPr="000978AF">
              <w:rPr>
                <w:sz w:val="20"/>
                <w:szCs w:val="20"/>
              </w:rPr>
              <w:fldChar w:fldCharType="end"/>
            </w:r>
            <w:r>
              <w:rPr>
                <w:sz w:val="20"/>
                <w:szCs w:val="20"/>
              </w:rPr>
              <w:t>. A</w:t>
            </w:r>
            <w:r w:rsidRPr="00EC5C72">
              <w:rPr>
                <w:sz w:val="20"/>
                <w:szCs w:val="20"/>
              </w:rPr>
              <w:t>daptation</w:t>
            </w:r>
            <w:r>
              <w:rPr>
                <w:sz w:val="20"/>
                <w:szCs w:val="20"/>
              </w:rPr>
              <w:t xml:space="preserve"> often</w:t>
            </w:r>
            <w:r w:rsidRPr="00EC5C72">
              <w:rPr>
                <w:sz w:val="20"/>
                <w:szCs w:val="20"/>
              </w:rPr>
              <w:t xml:space="preserve"> does not fit individual institutional silos</w:t>
            </w:r>
            <w:r w:rsidR="00361E34">
              <w:rPr>
                <w:sz w:val="20"/>
                <w:szCs w:val="20"/>
              </w:rPr>
              <w:t xml:space="preserve"> </w:t>
            </w:r>
            <w:r w:rsidRPr="00EC5C72">
              <w:rPr>
                <w:sz w:val="20"/>
                <w:szCs w:val="20"/>
              </w:rPr>
              <w:fldChar w:fldCharType="begin" w:fldLock="1"/>
            </w:r>
            <w:r w:rsidR="00361E34">
              <w:rPr>
                <w:sz w:val="20"/>
                <w:szCs w:val="20"/>
              </w:rPr>
              <w:instrText>ADDIN CSL_CITATION {"citationItems":[{"id":"ITEM-1","itemData":{"DOI":"10.1016/j.uclim.2015.06.005","ISBN":"22120955","ISSN":"22120955","abstract":"Three hundred and fifty municipalities across five continents participated in the Urban Climate Change Governance Survey (UCGS). Conducted at MIT in partnership with ICLEI - Local Governments for Sustainability, the UCGS provides a first of its kind look at the governance networks that municipalities are creating to address climate change.Drawing from these results, this paper analyses the institutional governance structures that surround local government work on climate change adaptation. Results show an integration of adaptation and mitigation planning, and a mainstreaming of adaptation planning into other long-range and sectoral plans. Seventy-three percent of respondents stated that their local government's are engaging with both adaptation and mitigation, and 75% are integrating adaptation into long-range or sectoral plans. However, many critical municipal agencies - including those responsible for water, waste water, health, and building codes - remain on the margins of urban adaptation efforts.Internal institutional networks of governance are inextricably linked to efforts to address a problem like adaptation, which does not fit neatly into individual institutional silos. The results of the UCGS show where these networks have so far been made, how they have been created, and which local government actors have yet to be effectively engaged.","author":[{"dropping-particle":"","family":"Aylett","given":"Alexander","non-dropping-particle":"","parse-names":false,"suffix":""}],"container-title":"Urban Climate","id":"ITEM-1","issued":{"date-parts":[["2015","12"]]},"page":"4-16","publisher":"Elsevier B.V.","title":"Institutionalizing the urban governance of climate change adaptation: Results of an international survey","type":"article-journal","volume":"14"},"uris":["http://www.mendeley.com/documents/?uuid=a9d10a7c-c886-49a1-b3b3-e33d4ed13654"]}],"mendeley":{"formattedCitation":"(Aylett, 2015)","plainTextFormattedCitation":"(Aylett, 2015)","previouslyFormattedCitation":"(Aylett, 2015)"},"properties":{"noteIndex":0},"schema":"https://github.com/citation-style-language/schema/raw/master/csl-citation.json"}</w:instrText>
            </w:r>
            <w:r w:rsidRPr="00EC5C72">
              <w:rPr>
                <w:sz w:val="20"/>
                <w:szCs w:val="20"/>
              </w:rPr>
              <w:fldChar w:fldCharType="separate"/>
            </w:r>
            <w:r w:rsidR="00EF2B5E" w:rsidRPr="00EF2B5E">
              <w:rPr>
                <w:noProof/>
                <w:sz w:val="20"/>
                <w:szCs w:val="20"/>
              </w:rPr>
              <w:t>(Aylett, 2015)</w:t>
            </w:r>
            <w:r w:rsidRPr="00EC5C72">
              <w:rPr>
                <w:sz w:val="20"/>
                <w:szCs w:val="20"/>
              </w:rPr>
              <w:fldChar w:fldCharType="end"/>
            </w:r>
            <w:r>
              <w:rPr>
                <w:sz w:val="20"/>
                <w:szCs w:val="20"/>
              </w:rPr>
              <w:t>. I</w:t>
            </w:r>
            <w:r w:rsidRPr="00EC5C72">
              <w:rPr>
                <w:sz w:val="20"/>
                <w:szCs w:val="20"/>
              </w:rPr>
              <w:t>nflexible decision-making frameworks are likely to limit the use information</w:t>
            </w:r>
            <w:r w:rsidR="00361E34">
              <w:rPr>
                <w:sz w:val="20"/>
                <w:szCs w:val="20"/>
              </w:rPr>
              <w:t xml:space="preserve"> </w:t>
            </w:r>
            <w:r w:rsidRPr="00EC5C72">
              <w:rPr>
                <w:sz w:val="20"/>
                <w:szCs w:val="20"/>
              </w:rPr>
              <w:fldChar w:fldCharType="begin" w:fldLock="1"/>
            </w:r>
            <w:r w:rsidR="00361E34">
              <w:rPr>
                <w:sz w:val="20"/>
                <w:szCs w:val="20"/>
              </w:rPr>
              <w:instrText>ADDIN CSL_CITATION {"citationItems":[{"id":"ITEM-1","itemData":{"abstract":"Earth’s climate is naturally varying and also changing in response to human activity. Our ability to adapt and respond to climate variability and change depends, in large part, on our understanding of the climate and how to incorporate this understanding into our resource management decisions. Water resources, in particular, are directly dependent on the abundance of rain and snow, and how we store and use the amount of water available. With an increasing population, a changing climate, and the expansion of human activity into semi-arid regions of the United States, water management has unique and evolving challenges. This Product focuses on the connection between the scientific ability to predict climate on seasonal scales and the opportunity to incorporate such understanding into water resource management decisions. Reducing our societal vulnerability to changes in climate depends upon our ability to bridge the gap between climate science and the implementation of scientific understanding in our management of critical resources, arguably the most important of which is water. It is important to note, however, that while the focus of this Product is on the water resources management sector, the findings within this Synthesis and Assessment Product may be directly transferred to other sectors.","author":[{"dropping-particle":"","family":"Beller-Simms","given":"Nancy","non-dropping-particle":"","parse-names":false,"suffix":""},{"dropping-particle":"","family":"Ingram","given":"Helen","non-dropping-particle":"","parse-names":false,"suffix":""},{"dropping-particle":"","family":"Feldman","given":"David","non-dropping-particle":"","parse-names":false,"suffix":""},{"dropping-particle":"","family":"Mantua","given":"Nathan","non-dropping-particle":"","parse-names":false,"suffix":""},{"dropping-particle":"","family":"Jacobs","given":"Katharine L.","non-dropping-particle":"","parse-names":false,"suffix":""},{"dropping-particle":"","family":"Waple","given":"Anne","non-dropping-particle":"","parse-names":false,"suffix":""}],"container-title":"Synthesis and Assessment Product 5.3 Report","id":"ITEM-1","issue":"November","issued":{"date-parts":[["2008"]]},"number-of-pages":"208","title":"Decision-Support Experiments and Evaluations using Seasonal-to-Interannual Forecasts and Observational Data:A Focus on Water Resources","type":"report"},"uris":["http://www.mendeley.com/documents/?uuid=5be9fb82-a49e-4be5-8f9a-2229f0fdddcd"]}],"mendeley":{"formattedCitation":"(Beller-Simms et al., 2008)","plainTextFormattedCitation":"(Beller-Simms et al., 2008)","previouslyFormattedCitation":"(Beller-Simms et al., 2008)"},"properties":{"noteIndex":0},"schema":"https://github.com/citation-style-language/schema/raw/master/csl-citation.json"}</w:instrText>
            </w:r>
            <w:r w:rsidRPr="00EC5C72">
              <w:rPr>
                <w:sz w:val="20"/>
                <w:szCs w:val="20"/>
              </w:rPr>
              <w:fldChar w:fldCharType="separate"/>
            </w:r>
            <w:r w:rsidR="00EF2B5E" w:rsidRPr="00EF2B5E">
              <w:rPr>
                <w:noProof/>
                <w:sz w:val="20"/>
                <w:szCs w:val="20"/>
              </w:rPr>
              <w:t>(Beller-Simms et al., 2008)</w:t>
            </w:r>
            <w:r w:rsidRPr="00EC5C72">
              <w:rPr>
                <w:sz w:val="20"/>
                <w:szCs w:val="20"/>
              </w:rPr>
              <w:fldChar w:fldCharType="end"/>
            </w:r>
            <w:r>
              <w:rPr>
                <w:sz w:val="20"/>
                <w:szCs w:val="20"/>
              </w:rPr>
              <w:t>.</w:t>
            </w:r>
          </w:p>
          <w:p w14:paraId="4CDD941D" w14:textId="77777777" w:rsidR="001E681A" w:rsidRDefault="001E681A" w:rsidP="006F427B">
            <w:pPr>
              <w:rPr>
                <w:sz w:val="20"/>
                <w:szCs w:val="20"/>
              </w:rPr>
            </w:pPr>
          </w:p>
          <w:p w14:paraId="6B87F83F" w14:textId="61AC684B" w:rsidR="001E681A" w:rsidRPr="008E3A2F" w:rsidRDefault="001E681A" w:rsidP="006F427B">
            <w:pPr>
              <w:rPr>
                <w:sz w:val="20"/>
                <w:szCs w:val="20"/>
              </w:rPr>
            </w:pPr>
            <w:r>
              <w:rPr>
                <w:sz w:val="20"/>
                <w:szCs w:val="20"/>
              </w:rPr>
              <w:t xml:space="preserve">Linked to the institutional setting is the </w:t>
            </w:r>
            <w:r w:rsidRPr="007A44DF">
              <w:rPr>
                <w:b/>
                <w:sz w:val="20"/>
                <w:szCs w:val="20"/>
              </w:rPr>
              <w:t>alignment of local policy</w:t>
            </w:r>
            <w:r>
              <w:rPr>
                <w:sz w:val="20"/>
                <w:szCs w:val="20"/>
              </w:rPr>
              <w:t xml:space="preserve"> instruments and the </w:t>
            </w:r>
            <w:r w:rsidRPr="00133EA5">
              <w:rPr>
                <w:sz w:val="20"/>
                <w:szCs w:val="20"/>
              </w:rPr>
              <w:t>incorporation of climate change considerations into administrative decision making</w:t>
            </w:r>
            <w:r>
              <w:rPr>
                <w:sz w:val="20"/>
                <w:szCs w:val="20"/>
              </w:rPr>
              <w:fldChar w:fldCharType="begin" w:fldLock="1"/>
            </w:r>
            <w:r w:rsidR="00361E34">
              <w:rPr>
                <w:sz w:val="20"/>
                <w:szCs w:val="20"/>
              </w:rPr>
              <w:instrText>ADDIN CSL_CITATION {"citationItems":[{"id":"ITEM-1","itemData":{"DOI":"10.1177/0956247808096126","ISSN":"0956-2478","author":[{"dropping-particle":"","family":"Roberts","given":"D.","non-dropping-particle":"","parse-names":false,"suffix":""}],"container-title":"Environment and Urbanization","id":"ITEM-1","issue":"2","issued":{"date-parts":[["2008","10","1"]]},"page":"521-537","publisher":"SAGE Publications","title":"Thinking globally, acting locally: institutionalizing climate change at the local government level in Durban, South Africa","type":"article-journal","volume":"20"},"uris":["http://www.mendeley.com/documents/?uuid=26bade8f-9c8f-31f8-9877-71c63f0d676c"]}],"mendeley":{"formattedCitation":"(Roberts, 2008)","plainTextFormattedCitation":"(Roberts, 2008)","previouslyFormattedCitation":"(Roberts, 2008)"},"properties":{"noteIndex":0},"schema":"https://github.com/citation-style-language/schema/raw/master/csl-citation.json"}</w:instrText>
            </w:r>
            <w:r>
              <w:rPr>
                <w:sz w:val="20"/>
                <w:szCs w:val="20"/>
              </w:rPr>
              <w:fldChar w:fldCharType="separate"/>
            </w:r>
            <w:r w:rsidR="00EF2B5E" w:rsidRPr="00EF2B5E">
              <w:rPr>
                <w:noProof/>
                <w:sz w:val="20"/>
                <w:szCs w:val="20"/>
              </w:rPr>
              <w:t>(Roberts, 2008)</w:t>
            </w:r>
            <w:r>
              <w:rPr>
                <w:sz w:val="20"/>
                <w:szCs w:val="20"/>
              </w:rPr>
              <w:fldChar w:fldCharType="end"/>
            </w:r>
            <w:r>
              <w:rPr>
                <w:sz w:val="20"/>
                <w:szCs w:val="20"/>
              </w:rPr>
              <w:t>.  S</w:t>
            </w:r>
            <w:r w:rsidRPr="00820C87">
              <w:rPr>
                <w:sz w:val="20"/>
                <w:szCs w:val="20"/>
              </w:rPr>
              <w:t xml:space="preserve">patial </w:t>
            </w:r>
            <w:r>
              <w:rPr>
                <w:sz w:val="20"/>
                <w:szCs w:val="20"/>
              </w:rPr>
              <w:t>P</w:t>
            </w:r>
            <w:r w:rsidRPr="00820C87">
              <w:rPr>
                <w:sz w:val="20"/>
                <w:szCs w:val="20"/>
              </w:rPr>
              <w:t>lanning</w:t>
            </w:r>
            <w:r>
              <w:rPr>
                <w:sz w:val="20"/>
                <w:szCs w:val="20"/>
              </w:rPr>
              <w:t xml:space="preserve"> in general but spatial planning in particular </w:t>
            </w:r>
            <w:r w:rsidRPr="00820C87">
              <w:rPr>
                <w:sz w:val="20"/>
                <w:szCs w:val="20"/>
              </w:rPr>
              <w:t>provides a key policy lever that can</w:t>
            </w:r>
            <w:r>
              <w:rPr>
                <w:sz w:val="20"/>
                <w:szCs w:val="20"/>
              </w:rPr>
              <w:t xml:space="preserve"> </w:t>
            </w:r>
            <w:r w:rsidRPr="00820C87">
              <w:rPr>
                <w:sz w:val="20"/>
                <w:szCs w:val="20"/>
              </w:rPr>
              <w:t>be applied to the task of urban adaptation</w:t>
            </w:r>
            <w:r>
              <w:rPr>
                <w:sz w:val="20"/>
                <w:szCs w:val="20"/>
              </w:rPr>
              <w:fldChar w:fldCharType="begin" w:fldLock="1"/>
            </w:r>
            <w:r w:rsidR="00361E34">
              <w:rPr>
                <w:sz w:val="20"/>
                <w:szCs w:val="20"/>
              </w:rPr>
              <w:instrText>ADDIN CSL_CITATION {"citationItems":[{"id":"ITEM-1","itemData":{"DOI":"10.1016/j.progress.2013.08.001","ISBN":"0305-9006","ISSN":"03059006","PMID":"2346101","abstract":"The significant shifts in climate variables projected for the 21st century, coupled with the observed impacts of ongoing extreme weather and climate events, ensures that adaptation to climate change is set to remain a pressing issue for urban areas over the coming decades. This volume of Progress in Planning seeks to contribute to the widening debate about how the transformation of cities to respond to the changing climate is being understood, managed and achieved. We focus particularly on spatial planning, and building the capacity of this key mechanism for responding to the adaptation imperative in urban areas. The core focus is the outcomes of a collaborative research project, EcoCities, undertaken at the University of Manchester's School of Environment and Development. EcoCities drew upon inter-disciplinary research on climate science, environmental planning and urban design working within a socio-technical framework to investigate climate change hazards, vulnerabilities and adaptation responses in the conurbation of Greater Manchester, UK. Emerging transferable learning with potential relevance for adaptation planning in other cities and urban areas is drawn out to inform this rapidly emerging international agenda. Approaches to build adaptive capacity challenge traditional approaches to environmental and spatial planning, and the role of researchers in this process, raising questions over whether appropriate governance structures are in place to develop effective responses. The cross-cutting nature of the adaptation agenda exposes the silo based approaches that drive many organisations. The development of a collaborative, sociotechnical agenda is vital if we are to meet the climate change adaptation challenge in cities.","author":[{"dropping-particle":"","family":"Carter","given":"Jeremy G.","non-dropping-particle":"","parse-names":false,"suffix":""},{"dropping-particle":"","family":"Cavan","given":"Gina","non-dropping-particle":"","parse-names":false,"suffix":""},{"dropping-particle":"","family":"Connelly","given":"Angela","non-dropping-particle":"","parse-names":false,"suffix":""},{"dropping-particle":"","family":"Guy","given":"Simon","non-dropping-particle":"","parse-names":false,"suffix":""},{"dropping-particle":"","family":"Handley","given":"John","non-dropping-particle":"","parse-names":false,"suffix":""},{"dropping-particle":"","family":"Kazmierczak","given":"Aleksandra","non-dropping-particle":"","parse-names":false,"suffix":""}],"container-title":"Progress in Planning","id":"ITEM-1","issued":{"date-parts":[["2015"]]},"page":"1-66","publisher":"Elsevier Ltd","title":"Climate change and the city: Building capacity for urban adaptation","type":"article-journal","volume":"95"},"uris":["http://www.mendeley.com/documents/?uuid=24cb7fba-eb7f-416f-ac60-e8b9f9f448a8"]}],"mendeley":{"formattedCitation":"(Carter et al., 2015)","plainTextFormattedCitation":"(Carter et al., 2015)","previouslyFormattedCitation":"(Carter et al., 2015)"},"properties":{"noteIndex":0},"schema":"https://github.com/citation-style-language/schema/raw/master/csl-citation.json"}</w:instrText>
            </w:r>
            <w:r>
              <w:rPr>
                <w:sz w:val="20"/>
                <w:szCs w:val="20"/>
              </w:rPr>
              <w:fldChar w:fldCharType="separate"/>
            </w:r>
            <w:r w:rsidR="00EF2B5E" w:rsidRPr="00EF2B5E">
              <w:rPr>
                <w:noProof/>
                <w:sz w:val="20"/>
                <w:szCs w:val="20"/>
              </w:rPr>
              <w:t>(Carter et al., 2015)</w:t>
            </w:r>
            <w:r>
              <w:rPr>
                <w:sz w:val="20"/>
                <w:szCs w:val="20"/>
              </w:rPr>
              <w:fldChar w:fldCharType="end"/>
            </w:r>
            <w:r>
              <w:rPr>
                <w:sz w:val="20"/>
                <w:szCs w:val="20"/>
              </w:rPr>
              <w:t xml:space="preserve"> and</w:t>
            </w:r>
            <w:r w:rsidRPr="00042B7E">
              <w:rPr>
                <w:sz w:val="20"/>
                <w:szCs w:val="20"/>
              </w:rPr>
              <w:t xml:space="preserve"> mainstream adaptation actions</w:t>
            </w:r>
            <w:r w:rsidR="00361E34">
              <w:rPr>
                <w:sz w:val="20"/>
                <w:szCs w:val="20"/>
              </w:rPr>
              <w:t xml:space="preserve"> </w:t>
            </w:r>
            <w:r>
              <w:rPr>
                <w:sz w:val="20"/>
                <w:szCs w:val="20"/>
              </w:rPr>
              <w:fldChar w:fldCharType="begin" w:fldLock="1"/>
            </w:r>
            <w:r w:rsidR="00361E34">
              <w:rPr>
                <w:sz w:val="20"/>
                <w:szCs w:val="20"/>
              </w:rPr>
              <w:instrText>ADDIN CSL_CITATION {"citationItems":[{"id":"ITEM-1","itemData":{"DOI":"10.1007/s11027-011-9301-2","ISSN":"1381-2386","author":[{"dropping-particle":"","family":"Measham","given":"Thomas G.","non-dropping-particle":"","parse-names":false,"suffix":""},{"dropping-particle":"","family":"Preston","given":"Benjamin L.","non-dropping-particle":"","parse-names":false,"suffix":""},{"dropping-particle":"","family":"Brooke","given":"Cassandra","non-dropping-particle":"","parse-names":false,"suffix":""},{"dropping-particle":"","family":"Smith","given":"Timothy F.","non-dropping-particle":"","parse-names":false,"suffix":""},{"dropping-particle":"","family":"Morrison","given":"Craig","non-dropping-particle":"","parse-names":false,"suffix":""},{"dropping-particle":"","family":"Withycombe","given":"Geoff","non-dropping-particle":"","parse-names":false,"suffix":""},{"dropping-particle":"","family":"Gorddard","given":"Russell","non-dropping-particle":"","parse-names":false,"suffix":""},{"dropping-particle":"","family":"Brooke","given":"Cassandra","non-dropping-particle":"","parse-names":false,"suffix":""},{"dropping-particle":"","family":"Gorddard","given":"Russell","non-dropping-particle":"","parse-names":false,"suffix":""},{"dropping-particle":"","family":"Withycombe","given":"Geoff","non-dropping-particle":"","parse-names":false,"suffix":""},{"dropping-particle":"","family":"Morrison","given":"Craig","non-dropping-particle":"","parse-names":false,"suffix":""}],"container-title":"Mitigation and Adaptation Strategies for Global Change","id":"ITEM-1","issue":"8","issued":{"date-parts":[["2011","12","26"]]},"page":"889-909","publisher":"Springer Netherlands","title":"Adapting to climate change through local municipal planning: barriers and challenges","type":"article-journal","volume":"16"},"uris":["http://www.mendeley.com/documents/?uuid=af939de1-161f-4b60-b30b-5e001950f0dd"]}],"mendeley":{"formattedCitation":"(Measham et al., 2011)","plainTextFormattedCitation":"(Measham et al., 2011)","previouslyFormattedCitation":"(Measham et al., 2011)"},"properties":{"noteIndex":0},"schema":"https://github.com/citation-style-language/schema/raw/master/csl-citation.json"}</w:instrText>
            </w:r>
            <w:r>
              <w:rPr>
                <w:sz w:val="20"/>
                <w:szCs w:val="20"/>
              </w:rPr>
              <w:fldChar w:fldCharType="separate"/>
            </w:r>
            <w:r w:rsidR="00EF2B5E" w:rsidRPr="00EF2B5E">
              <w:rPr>
                <w:noProof/>
                <w:sz w:val="20"/>
                <w:szCs w:val="20"/>
              </w:rPr>
              <w:t>(Measham et al., 2011)</w:t>
            </w:r>
            <w:r>
              <w:rPr>
                <w:sz w:val="20"/>
                <w:szCs w:val="20"/>
              </w:rPr>
              <w:fldChar w:fldCharType="end"/>
            </w:r>
            <w:r>
              <w:rPr>
                <w:sz w:val="20"/>
                <w:szCs w:val="20"/>
              </w:rPr>
              <w:t>.</w:t>
            </w:r>
            <w:r w:rsidRPr="008E3A2F">
              <w:rPr>
                <w:sz w:val="20"/>
                <w:szCs w:val="20"/>
              </w:rPr>
              <w:t xml:space="preserve"> Current municipal plans often focus on identifying vulnerability and impacts rather than adaptation strategies</w:t>
            </w:r>
            <w:r w:rsidR="00361E34">
              <w:rPr>
                <w:sz w:val="20"/>
                <w:szCs w:val="20"/>
              </w:rPr>
              <w:t xml:space="preserve"> </w:t>
            </w:r>
            <w:r w:rsidRPr="008E3A2F">
              <w:rPr>
                <w:sz w:val="20"/>
                <w:szCs w:val="20"/>
              </w:rPr>
              <w:fldChar w:fldCharType="begin" w:fldLock="1"/>
            </w:r>
            <w:r w:rsidR="00361E34">
              <w:rPr>
                <w:sz w:val="20"/>
                <w:szCs w:val="20"/>
              </w:rPr>
              <w:instrText>ADDIN CSL_CITATION {"citationItems":[{"id":"ITEM-1","itemData":{"DOI":"10.1080/1523908X.2016.1264873","ISSN":"1523-908X","abstract":"ABSTRACTMegacities in low- and middle-income countries face unique threats from climate change as vulnerable populations and infrastructure are concentrated in high-risk areas. This paper develops a theoretical framework to characterize adaptation readiness in Global South cities and applies the framework to Dhaka, Bangladesh, a city with acute exposure and projected impacts from flooding and extreme heat. To gather case evidence from Dhaka we draw upon interviews with national and municipal government officials and a review of planning documents and peer-reviewed literature. We find: (1) national-level plans propose a number of adaptation strategies, but urban concerns compete with priorities such as protection of coastal assets and agricultural production; (2) municipal plans focus on identifying vulnerability and impacts rather than adaptation strategies; (3) interviewees suggest that lack of coordination among local government (LG) organizations and lack of transparency act as barriers for municipal a...","author":[{"dropping-particle":"","family":"Araos","given":"Malcolm","non-dropping-particle":"","parse-names":false,"suffix":""},{"dropping-particle":"","family":"Ford","given":"James","non-dropping-particle":"","parse-names":false,"suffix":""},{"dropping-particle":"","family":"Berrang-Ford","given":"Lea","non-dropping-particle":"","parse-names":false,"suffix":""},{"dropping-particle":"","family":"Biesbroek","given":"Robbert","non-dropping-particle":"","parse-names":false,"suffix":""},{"dropping-particle":"","family":"Moser","given":"Sarah","non-dropping-particle":"","parse-names":false,"suffix":""}],"container-title":"Journal of Environmental Policy &amp; Planning","id":"ITEM-1","issue":"6","issued":{"date-parts":[["2017","11","2"]]},"page":"682-696","publisher":"Routledge","title":"Climate change adaptation planning for Global South megacities: the case of Dhaka","type":"article-journal","volume":"19"},"uris":["http://www.mendeley.com/documents/?uuid=cce4ad1e-0c41-36e2-849e-8948e8d558de"]}],"mendeley":{"formattedCitation":"(Araos et al., 2017)","plainTextFormattedCitation":"(Araos et al., 2017)","previouslyFormattedCitation":"(Araos et al., 2017)"},"properties":{"noteIndex":0},"schema":"https://github.com/citation-style-language/schema/raw/master/csl-citation.json"}</w:instrText>
            </w:r>
            <w:r w:rsidRPr="008E3A2F">
              <w:rPr>
                <w:sz w:val="20"/>
                <w:szCs w:val="20"/>
              </w:rPr>
              <w:fldChar w:fldCharType="separate"/>
            </w:r>
            <w:r w:rsidR="00EF2B5E" w:rsidRPr="00EF2B5E">
              <w:rPr>
                <w:noProof/>
                <w:sz w:val="20"/>
                <w:szCs w:val="20"/>
              </w:rPr>
              <w:t>(Araos et al., 2017)</w:t>
            </w:r>
            <w:r w:rsidRPr="008E3A2F">
              <w:rPr>
                <w:sz w:val="20"/>
                <w:szCs w:val="20"/>
              </w:rPr>
              <w:fldChar w:fldCharType="end"/>
            </w:r>
            <w:r>
              <w:rPr>
                <w:sz w:val="20"/>
                <w:szCs w:val="20"/>
              </w:rPr>
              <w:t xml:space="preserve">. Furthermore, </w:t>
            </w:r>
            <w:r w:rsidRPr="00E44074">
              <w:rPr>
                <w:sz w:val="20"/>
                <w:szCs w:val="20"/>
              </w:rPr>
              <w:t xml:space="preserve">climate change related regulation and guidelines </w:t>
            </w:r>
            <w:r>
              <w:rPr>
                <w:sz w:val="20"/>
                <w:szCs w:val="20"/>
              </w:rPr>
              <w:t xml:space="preserve">for the </w:t>
            </w:r>
            <w:r w:rsidRPr="00E44074">
              <w:rPr>
                <w:sz w:val="20"/>
                <w:szCs w:val="20"/>
              </w:rPr>
              <w:t>EIA process</w:t>
            </w:r>
            <w:r>
              <w:rPr>
                <w:sz w:val="20"/>
                <w:szCs w:val="20"/>
              </w:rPr>
              <w:t xml:space="preserve"> remains a challenge</w:t>
            </w:r>
            <w:r w:rsidR="00361E34">
              <w:rPr>
                <w:sz w:val="20"/>
                <w:szCs w:val="20"/>
              </w:rPr>
              <w:t xml:space="preserve"> </w:t>
            </w:r>
            <w:r>
              <w:rPr>
                <w:sz w:val="20"/>
                <w:szCs w:val="20"/>
              </w:rPr>
              <w:fldChar w:fldCharType="begin" w:fldLock="1"/>
            </w:r>
            <w:r w:rsidR="00361E34">
              <w:rPr>
                <w:sz w:val="20"/>
                <w:szCs w:val="20"/>
              </w:rPr>
              <w:instrText>ADDIN CSL_CITATION {"citationItems":[{"id":"ITEM-1","itemData":{"DOI":"10.3152/146155111X12959673796001","ISBN":"1461-5517","ISSN":"14615517","PMID":"67793336","abstract":"Environmental impact assessment (EIA) is one of the planning, decision-making and management tools for environmental protection, through which climate change could be potentially addressed. This paper presents a survey of international perspectives aiming to understand: What is the best way to address climate change through EIA? The survey results strongly suggested that specific climate change related regulation and guidelines are needed that will apply in each step of the EIA process. However, there is also need to synchronise EIA practice with other instruments such as strategic and sustainability assessments, as well as broader economic instruments and other political commitments to address climate change. Working towards putting in place EIA regulations and guidance specific to climate change appears to be an important first step in tackling this global environmental issue.","author":[{"dropping-particle":"","family":"Sok","given":"Vong","non-dropping-particle":"","parse-names":false,"suffix":""},{"dropping-particle":"","family":"Boruff","given":"Bryan J.","non-dropping-particle":"","parse-names":false,"suffix":""},{"dropping-particle":"","family":"Morrison-Saunders","given":"Angus","non-dropping-particle":"","parse-names":false,"suffix":""}],"container-title":"Impact Assessment and Project Appraisal","id":"ITEM-1","issue":"4","issued":{"date-parts":[["2011"]]},"page":"317-326","title":"Addressing climate change through environmental impact assessment: International perspectives from a survey of IAIA members","type":"article-journal","volume":"29"},"uris":["http://www.mendeley.com/documents/?uuid=658ae988-81f0-40d2-8669-ef878685d42d"]}],"mendeley":{"formattedCitation":"(Sok et al., 2011)","plainTextFormattedCitation":"(Sok et al., 2011)","previouslyFormattedCitation":"(Sok et al., 2011)"},"properties":{"noteIndex":0},"schema":"https://github.com/citation-style-language/schema/raw/master/csl-citation.json"}</w:instrText>
            </w:r>
            <w:r>
              <w:rPr>
                <w:sz w:val="20"/>
                <w:szCs w:val="20"/>
              </w:rPr>
              <w:fldChar w:fldCharType="separate"/>
            </w:r>
            <w:r w:rsidR="00EF2B5E" w:rsidRPr="00EF2B5E">
              <w:rPr>
                <w:noProof/>
                <w:sz w:val="20"/>
                <w:szCs w:val="20"/>
              </w:rPr>
              <w:t>(Sok et al., 2011)</w:t>
            </w:r>
            <w:r>
              <w:rPr>
                <w:sz w:val="20"/>
                <w:szCs w:val="20"/>
              </w:rPr>
              <w:fldChar w:fldCharType="end"/>
            </w:r>
            <w:r w:rsidRPr="00E44074">
              <w:rPr>
                <w:sz w:val="20"/>
                <w:szCs w:val="20"/>
              </w:rPr>
              <w:t>.</w:t>
            </w:r>
            <w:r>
              <w:rPr>
                <w:sz w:val="20"/>
                <w:szCs w:val="20"/>
              </w:rPr>
              <w:t xml:space="preserve">  Equally so, </w:t>
            </w:r>
            <w:r w:rsidRPr="003C07AC">
              <w:rPr>
                <w:sz w:val="20"/>
                <w:szCs w:val="20"/>
              </w:rPr>
              <w:t>strategic environmental assessment (SEA) process is well-positioned to systematically help strengthen treatment of climate change adaptation and mitigation in planning and development</w:t>
            </w:r>
            <w:r w:rsidR="00361E34">
              <w:rPr>
                <w:sz w:val="20"/>
                <w:szCs w:val="20"/>
              </w:rPr>
              <w:t xml:space="preserve"> </w:t>
            </w:r>
            <w:r>
              <w:rPr>
                <w:sz w:val="20"/>
                <w:szCs w:val="20"/>
              </w:rPr>
              <w:fldChar w:fldCharType="begin" w:fldLock="1"/>
            </w:r>
            <w:r w:rsidR="00361E34">
              <w:rPr>
                <w:sz w:val="20"/>
                <w:szCs w:val="20"/>
              </w:rPr>
              <w:instrText>ADDIN CSL_CITATION {"citationItems":[{"id":"ITEM-1","itemData":{"DOI":"10.1016/j.progress.2011.05.001","ISSN":"03059006","abstract":"Climate change has become a high priority worldwide at the level of governments, business, and community due to growing understanding of climate change's implications for trade, security, the economy, ecosystems, and the well-being of humans and other species. The strategic environmental assessment (SEA) process is well-positioned to systematically help strengthen treatment of climate change adaptation and mitigation in planning and development. This is due to its practical, analytical component, its participation component, and its ability to engage with ethical issues and reconcile competing agendas. This monograph explores criteria and good practices in addressing various climate change aspects in SEA and country environmental analysis (CEA). Climate change criteria are developed and applied to two datasets to provide an initial information baseline on climate change treatment in SEA and CEA, amended sets of climate change criteria for each, and an evidence-based resource for improving SEA and CEA guidance and practice amongst interested academics, professionals, and practitioners in the UK, EU, development banks, and developing countries. Overall findings are relevant to any individual, institution, or country interested in addressing climate change and climate-related natural hazards within an SEA or planning framework.","author":[{"dropping-particle":"","family":"Posas","given":"Paula J.","non-dropping-particle":"","parse-names":false,"suffix":""}],"container-title":"Progress in Planning","id":"ITEM-1","issue":"3","issued":{"date-parts":[["2011","4","1"]]},"page":"109-154","publisher":"Pergamon","title":"Exploring climate change criteria for strategic environmental assessments","type":"article-journal","volume":"75"},"uris":["http://www.mendeley.com/documents/?uuid=4c1b8478-2818-3fba-9b12-59416824efc8"]},{"id":"ITEM-2","itemData":{"DOI":"10.1016/j.eiar.2011.09.003","ISSN":"01959255","abstract":"This article takes its point of departure in two approaches to integrating climate change into Strategic Environmental Assessment (SEA): Mitigation and adaptation, and in the fact that these, as well as the synergies between them and other policy areas, are needed as part of an integrated assessment and policy response. First, the article makes a review of how positive and negative synergies between a) climate change mitigation and adaptation and b) climate change and other environmental concerns are integrated into Danish SEA practice. Then, the article discusses the implications of not addressing synergies. Finally, the article explores institutional explanations as to why synergies are not addressed in SEA practice. A document analysis of 149 Danish SEA reports shows that only one report comprises the assessment of synergies between mitigation and adaptation, whilst 9,4% of the reports assess the synergies between climate change and other environmental concerns. The consequences of separation are both the risk of trade-offs and missed opportunities for enhancing positive synergies. In order to propose explanations for the lacking integration, the institutional background is analysed and discussed, mainly based on Scott's theory of institutions. The institutional analysis highlights a regulatory element, since the assessment of climate change synergies is underpinned by legislation, but not by guidance. This means that great focus is on normative elements such as the local interpretation of legislation and of climate change mitigation and adaptation. The analysis also focuses on how the fragmentation of the organisation in which climate change and SEA are embedded has bearings on both normative and cultural–cognitive elements. This makes the assessment of synergies challenging. The evidence gathered and presented in the article points to a need for developing the SEA process and methodology in Denmark with the aim to include climate change in the assessments in a more systematic and integrated manner.","author":[{"dropping-particle":"","family":"Larsen","given":"Sanne Vammen","non-dropping-particle":"","parse-names":false,"suffix":""},{"dropping-particle":"","family":"Kørnøv","given":"Lone","non-dropping-particle":"","parse-names":false,"suffix":""},{"dropping-particle":"","family":"Wejs","given":"Anja","non-dropping-particle":"","parse-names":false,"suffix":""}],"container-title":"Environmental Impact Assessment Review","id":"ITEM-2","issue":"1","issued":{"date-parts":[["2012","2","1"]]},"page":"32-40","publisher":"Elsevier","title":"Mind the gap in SEA: An institutional perspective on why assessment of synergies amongst climate change mitigation, adaptation and other policy areas are missing","type":"article-journal","volume":"33"},"uris":["http://www.mendeley.com/documents/?uuid=c4ee1bad-88c5-3d51-ac01-bf3b25884ae5"]}],"mendeley":{"formattedCitation":"(Larsen et al., 2012; Posas, 2011)","plainTextFormattedCitation":"(Larsen et al., 2012; Posas, 2011)","previouslyFormattedCitation":"(Larsen et al., 2012; Posas, 2011)"},"properties":{"noteIndex":0},"schema":"https://github.com/citation-style-language/schema/raw/master/csl-citation.json"}</w:instrText>
            </w:r>
            <w:r>
              <w:rPr>
                <w:sz w:val="20"/>
                <w:szCs w:val="20"/>
              </w:rPr>
              <w:fldChar w:fldCharType="separate"/>
            </w:r>
            <w:r w:rsidR="00EF2B5E" w:rsidRPr="00EF2B5E">
              <w:rPr>
                <w:noProof/>
                <w:sz w:val="20"/>
                <w:szCs w:val="20"/>
              </w:rPr>
              <w:t>(Larsen et al., 2012; Posas, 2011)</w:t>
            </w:r>
            <w:r>
              <w:rPr>
                <w:sz w:val="20"/>
                <w:szCs w:val="20"/>
              </w:rPr>
              <w:fldChar w:fldCharType="end"/>
            </w:r>
            <w:r>
              <w:rPr>
                <w:sz w:val="20"/>
                <w:szCs w:val="20"/>
              </w:rPr>
              <w:t xml:space="preserve">. </w:t>
            </w:r>
          </w:p>
          <w:p w14:paraId="5A4B6F50" w14:textId="77777777" w:rsidR="001E681A" w:rsidRDefault="001E681A" w:rsidP="006F427B">
            <w:pPr>
              <w:rPr>
                <w:sz w:val="20"/>
                <w:szCs w:val="20"/>
              </w:rPr>
            </w:pPr>
          </w:p>
          <w:p w14:paraId="1AFA3598" w14:textId="00B2E65E" w:rsidR="001E681A" w:rsidRPr="004A480B" w:rsidRDefault="001E681A" w:rsidP="006F427B">
            <w:pPr>
              <w:rPr>
                <w:sz w:val="20"/>
                <w:szCs w:val="20"/>
              </w:rPr>
            </w:pPr>
            <w:r w:rsidRPr="004A480B">
              <w:rPr>
                <w:sz w:val="20"/>
                <w:szCs w:val="20"/>
              </w:rPr>
              <w:t xml:space="preserve">The genuinely (authentic) </w:t>
            </w:r>
            <w:r w:rsidRPr="004A480B">
              <w:rPr>
                <w:b/>
                <w:sz w:val="20"/>
                <w:szCs w:val="20"/>
              </w:rPr>
              <w:t>engagement of society</w:t>
            </w:r>
            <w:r w:rsidRPr="004A480B">
              <w:rPr>
                <w:sz w:val="20"/>
                <w:szCs w:val="20"/>
              </w:rPr>
              <w:t xml:space="preserve">, and the use of transdisciplinary approaches </w:t>
            </w:r>
            <w:r w:rsidRPr="004A480B">
              <w:rPr>
                <w:sz w:val="20"/>
                <w:szCs w:val="20"/>
              </w:rPr>
              <w:fldChar w:fldCharType="begin" w:fldLock="1"/>
            </w:r>
            <w:r w:rsidR="00361E34">
              <w:rPr>
                <w:sz w:val="20"/>
                <w:szCs w:val="20"/>
              </w:rPr>
              <w:instrText>ADDIN CSL_CITATION {"citationItems":[{"id":"ITEM-1","itemData":{"author":[{"dropping-particle":"","family":"Prieur-Richard","given":"Anne-Hélène","non-dropping-particle":"","parse-names":false,"suffix":""},{"dropping-particle":"","family":"Walsh","given":"Brenna","non-dropping-particle":"","parse-names":false,"suffix":""},{"dropping-particle":"","family":"Craig","given":"Marlies","non-dropping-particle":"","parse-names":false,"suffix":""},{"dropping-particle":"","family":"Melamed","given":"Megan","non-dropping-particle":"","parse-names":false,"suffix":""},{"dropping-particle":"","family":"Colbert","given":"M Lisa","non-dropping-particle":"","parse-names":false,"suffix":""},{"dropping-particle":"","family":"Pathak","given":"Minal","non-dropping-particle":"","parse-names":false,"suffix":""},{"dropping-particle":"","family":"Connors","given":"Sarah","non-dropping-particle":"","parse-names":false,"suffix":""},{"dropping-particle":"","family":"Bai","given":"Xuemei","non-dropping-particle":"","parse-names":false,"suffix":""},{"dropping-particle":"","family":"Barau","given":"Aliyu","non-dropping-particle":"","parse-names":false,"suffix":""},{"dropping-particle":"","family":"Bulkeley","given":"Harriet","non-dropping-particle":"","parse-names":false,"suffix":""},{"dropping-particle":"","family":"Cleugh","given":"Helen","non-dropping-particle":"","parse-names":false,"suffix":""},{"dropping-particle":"","family":"Colenbrander","given":"Sarah","non-dropping-particle":"","parse-names":false,"suffix":""},{"dropping-particle":"","family":"Dodman","given":"David","non-dropping-particle":"","parse-names":false,"suffix":""},{"dropping-particle":"","family":"Dhakal","given":"Shobhakar","non-dropping-particle":"","parse-names":false,"suffix":""},{"dropping-particle":"","family":"Dawson","given":"Richard","non-dropping-particle":"","parse-names":false,"suffix":""},{"dropping-particle":"","family":"Greenwalt","given":"Julie","non-dropping-particle":"","parse-names":false,"suffix":""},{"dropping-particle":"","family":"Kurian","given":"Priya","non-dropping-particle":"","parse-names":false,"suffix":""},{"dropping-particle":"","family":"Lee","given":"Boram","non-dropping-particle":"","parse-names":false,"suffix":""},{"dropping-particle":"","family":"Leonardson","given":"Lykke","non-dropping-particle":"","parse-names":false,"suffix":""},{"dropping-particle":"","family":"Masson-delmotte","given":"Valerie","non-dropping-particle":"","parse-names":false,"suffix":""},{"dropping-particle":"","family":"Munshi","given":"Debashish","non-dropping-particle":"","parse-names":false,"suffix":""},{"dropping-particle":"","family":"Okem","given":"Andrew","non-dropping-particle":"","parse-names":false,"suffix":""},{"dropping-particle":"","family":"Ramos","given":"Gian C Delgado","non-dropping-particle":"","parse-names":false,"suffix":""},{"dropping-particle":"","family":"Rodriguez","given":"Roberto Sanchez","non-dropping-particle":"","parse-names":false,"suffix":""},{"dropping-particle":"","family":"Roberts","given":"Debra","non-dropping-particle":"","parse-names":false,"suffix":""},{"dropping-particle":"","family":"Rosenzweig","given":"Cynthia","non-dropping-particle":"","parse-names":false,"suffix":""},{"dropping-particle":"","family":"Schultz","given":"Seth","non-dropping-particle":"","parse-names":false,"suffix":""},{"dropping-particle":"","family":"Seto","given":"Karen","non-dropping-particle":"","parse-names":false,"suffix":""},{"dropping-particle":"","family":"Solecki","given":"William","non-dropping-particle":"","parse-names":false,"suffix":""},{"dropping-particle":"","family":"Van","given":"Maryke","non-dropping-particle":"","parse-names":false,"suffix":""},{"dropping-particle":"","family":"Ürge-vorsatz","given":"Diana","non-dropping-particle":"","parse-names":false,"suffix":""}],"id":"ITEM-1","issued":{"date-parts":[["2018"]]},"number-of-pages":"1-33","publisher-place":"Incheon, Korea","title":"Global Research and Action Agenda on Cities and Climate Change Science","type":"report"},"uris":["http://www.mendeley.com/documents/?uuid=f4548f27-1672-489d-bee5-67c414061f9d"]}],"mendeley":{"formattedCitation":"(Prieur-Richard et al., 2018)","plainTextFormattedCitation":"(Prieur-Richard et al., 2018)","previouslyFormattedCitation":"(Prieur-Richard et al., 2018)"},"properties":{"noteIndex":0},"schema":"https://github.com/citation-style-language/schema/raw/master/csl-citation.json"}</w:instrText>
            </w:r>
            <w:r w:rsidRPr="004A480B">
              <w:rPr>
                <w:sz w:val="20"/>
                <w:szCs w:val="20"/>
              </w:rPr>
              <w:fldChar w:fldCharType="separate"/>
            </w:r>
            <w:r w:rsidR="00EF2B5E" w:rsidRPr="00EF2B5E">
              <w:rPr>
                <w:noProof/>
                <w:sz w:val="20"/>
                <w:szCs w:val="20"/>
              </w:rPr>
              <w:t>(Prieur-Richard et al., 2018)</w:t>
            </w:r>
            <w:r w:rsidRPr="004A480B">
              <w:rPr>
                <w:sz w:val="20"/>
                <w:szCs w:val="20"/>
              </w:rPr>
              <w:fldChar w:fldCharType="end"/>
            </w:r>
            <w:r w:rsidRPr="004A480B">
              <w:rPr>
                <w:sz w:val="20"/>
                <w:szCs w:val="20"/>
              </w:rPr>
              <w:t xml:space="preserve"> when developing climate adaptation plans remains a challenge </w:t>
            </w:r>
            <w:r w:rsidRPr="004A480B">
              <w:rPr>
                <w:sz w:val="20"/>
                <w:szCs w:val="20"/>
              </w:rPr>
              <w:fldChar w:fldCharType="begin" w:fldLock="1"/>
            </w:r>
            <w:r w:rsidR="00361E34">
              <w:rPr>
                <w:sz w:val="20"/>
                <w:szCs w:val="20"/>
              </w:rPr>
              <w:instrText>ADDIN CSL_CITATION {"citationItems":[{"id":"ITEM-1","itemData":{"DOI":"10.1016/j.landurbplan.2012.05.009","ISSN":"01692046","abstract":"Internationally, there is increasing responsibility on local governments to prepare and adapt to global climate change through climate adaptation planning. This study evaluated seven local climate adaptation plans in Southeast Queensland, Australia by developing and applying a quantitative, multi-criteria analysis framework. The results indicated that local governments were not effectively planning for climate impacts. While they were aware of expected climate change impacts, their capacity to use this information to develop geographically specific action plans was limited. We discuss the wider relevance of the evaluation framework, its potential uses outside the study area and how it may be adjusted to suit different local and regional needs and context. We also discuss key structural, procedural and contextual limitations that emerged from our evaluation of Southeast local governments, and provide recommendations to improve the development of the next generation of local climate adaptation plans.","author":[{"dropping-particle":"","family":"Baker","given":"Ingrid","non-dropping-particle":"","parse-names":false,"suffix":""},{"dropping-particle":"","family":"Peterson","given":"Ann","non-dropping-particle":"","parse-names":false,"suffix":""},{"dropping-particle":"","family":"Brown","given":"Greg","non-dropping-particle":"","parse-names":false,"suffix":""},{"dropping-particle":"","family":"McAlpine","given":"Clive","non-dropping-particle":"","parse-names":false,"suffix":""}],"container-title":"Landscape and Urban Planning","id":"ITEM-1","issue":"2","issued":{"date-parts":[["2012"]]},"page":"127-136","title":"Local government response to the impacts of climate change: An evaluation of local climate adaptation plans","type":"article-journal","volume":"107"},"uris":["http://www.mendeley.com/documents/?uuid=535c4359-01de-3fd6-9b8f-22d5986fe170"]}],"mendeley":{"formattedCitation":"(Baker et al., 2012)","plainTextFormattedCitation":"(Baker et al., 2012)","previouslyFormattedCitation":"(Baker et al., 2012)"},"properties":{"noteIndex":0},"schema":"https://github.com/citation-style-language/schema/raw/master/csl-citation.json"}</w:instrText>
            </w:r>
            <w:r w:rsidRPr="004A480B">
              <w:rPr>
                <w:sz w:val="20"/>
                <w:szCs w:val="20"/>
              </w:rPr>
              <w:fldChar w:fldCharType="separate"/>
            </w:r>
            <w:r w:rsidR="00EF2B5E" w:rsidRPr="00EF2B5E">
              <w:rPr>
                <w:noProof/>
                <w:sz w:val="20"/>
                <w:szCs w:val="20"/>
              </w:rPr>
              <w:t>(Baker et al., 2012)</w:t>
            </w:r>
            <w:r w:rsidRPr="004A480B">
              <w:rPr>
                <w:sz w:val="20"/>
                <w:szCs w:val="20"/>
              </w:rPr>
              <w:fldChar w:fldCharType="end"/>
            </w:r>
            <w:r w:rsidRPr="004A480B">
              <w:rPr>
                <w:sz w:val="20"/>
                <w:szCs w:val="20"/>
              </w:rPr>
              <w:t>.  Equally so, is the lack of engagement of the planning profession with climate change networks</w:t>
            </w:r>
            <w:r w:rsidR="00361E34">
              <w:rPr>
                <w:sz w:val="20"/>
                <w:szCs w:val="20"/>
              </w:rPr>
              <w:t xml:space="preserve"> </w:t>
            </w:r>
            <w:r w:rsidRPr="004A480B">
              <w:rPr>
                <w:sz w:val="20"/>
                <w:szCs w:val="20"/>
              </w:rPr>
              <w:fldChar w:fldCharType="begin" w:fldLock="1"/>
            </w:r>
            <w:r w:rsidR="00361E34">
              <w:rPr>
                <w:sz w:val="20"/>
                <w:szCs w:val="20"/>
              </w:rPr>
              <w:instrText>ADDIN CSL_CITATION {"citationItems":[{"id":"ITEM-1","itemData":{"DOI":"10.1080/13549830600853635","ISBN":"1354-9839","ISSN":"1354-9839","abstract":"Climate change is a major issue for all levels of government, global, national and local. Local authorities’ responses to climate change have tended to concentrate on their role in reducing greenhouse gases. However, the scientific consensus is that we also need to adapt to unavoidable climate change. Spatial planning at a local level has a critical anticipatory role to play in promoting robust adaptation. This paper reviews the shift in local authorities’ planning policies for climate change adaptation in the UK since 2000, and provides evidence of underlying attitudes amongst planning professionals to climate change. It shows that, while the issue of climate change is becoming recognized with respect to flood risk, the wider implications (for instance, for biodiversity and water resources) are not yet integrated into plans. The reasons for this lie in lack of political support and lack of engagement of the planning profession with climate change networks. But the paper also argues there are difficulties in acknowledging the need for adaptation at the local level, with the short-term horizons of local plans at odds with perceptions of the long-term implications of climate change.","author":[{"dropping-particle":"","family":"Wilson","given":"E","non-dropping-particle":"","parse-names":false,"suffix":""}],"container-title":"Local Environment","id":"ITEM-1","issue":"6","issued":{"date-parts":[["2006"]]},"page":"609-625","title":"Adapting to Climate Change at the Local Level: The Spatial Planning Response","type":"article-journal","volume":"11"},"uris":["http://www.mendeley.com/documents/?uuid=8f22f887-b613-4291-93ee-bf6a1f2bcf73"]}],"mendeley":{"formattedCitation":"(Wilson, 2006)","plainTextFormattedCitation":"(Wilson, 2006)","previouslyFormattedCitation":"(Wilson, 2006)"},"properties":{"noteIndex":0},"schema":"https://github.com/citation-style-language/schema/raw/master/csl-citation.json"}</w:instrText>
            </w:r>
            <w:r w:rsidRPr="004A480B">
              <w:rPr>
                <w:sz w:val="20"/>
                <w:szCs w:val="20"/>
              </w:rPr>
              <w:fldChar w:fldCharType="separate"/>
            </w:r>
            <w:r w:rsidR="00EF2B5E" w:rsidRPr="00EF2B5E">
              <w:rPr>
                <w:noProof/>
                <w:sz w:val="20"/>
                <w:szCs w:val="20"/>
              </w:rPr>
              <w:t>(Wilson, 2006)</w:t>
            </w:r>
            <w:r w:rsidRPr="004A480B">
              <w:rPr>
                <w:sz w:val="20"/>
                <w:szCs w:val="20"/>
              </w:rPr>
              <w:fldChar w:fldCharType="end"/>
            </w:r>
            <w:r w:rsidRPr="004A480B">
              <w:rPr>
                <w:sz w:val="20"/>
                <w:szCs w:val="20"/>
              </w:rPr>
              <w:t>.  Including multiple stakeholders  and providing end-users with more, and more transparent, access to the research process early engagement of end-users in defining data needs to create a research process more likely to produce salient knowledge</w:t>
            </w:r>
            <w:r w:rsidR="00361E34">
              <w:rPr>
                <w:sz w:val="20"/>
                <w:szCs w:val="20"/>
              </w:rPr>
              <w:t xml:space="preserve"> </w:t>
            </w:r>
            <w:r w:rsidRPr="004A480B">
              <w:rPr>
                <w:sz w:val="20"/>
                <w:szCs w:val="20"/>
              </w:rPr>
              <w:fldChar w:fldCharType="begin" w:fldLock="1"/>
            </w:r>
            <w:r w:rsidR="00361E34">
              <w:rPr>
                <w:sz w:val="20"/>
                <w:szCs w:val="20"/>
              </w:rPr>
              <w:instrText>ADDIN CSL_CITATION {"citationItems":[{"id":"ITEM-1","itemData":{"DOI":"10.1016/j.gloenvcha.2009.11.006","ISSN":"09593780","abstract":"This paper presents the results of a case study analysis from the knowledge domains of vulnerability and resilience. We analyzed 20 scientific assessments to provide empirical evidence for successes and failures in collaborative knowledge production, i.e., the joint creation of assessments reports by researchers and decision makers in policy and practice. It became clear that the latter typically use insufficiently the research-based knowledge available and researchers typically produce insufficiently knowledge that is directly usable. We found a number of functional, structural, and social factors inhibiting a joint problem identification and framing of knowledge producers and potential users: divergent objectives, needs, scope, and priorities; different institutional settings and standards, as well as differing cultural values, understanding, and mistrust. Combining understanding from multiple sources and providing mechanisms for linking solutions proposed by research with articulated needs and problems of practitioners would reduce the discrepancies in activities of different actors and result in more timely and context-appropriate solutions. In the concluding section we argue for a more locally embedded and socially contingent production of actionable knowledge and make suggestions about ways to enhance effectiveness of research-based knowledge.","author":[{"dropping-particle":"","family":"Weichselgartner","given":"Juergen","non-dropping-particle":"","parse-names":false,"suffix":""},{"dropping-particle":"","family":"Kasperson","given":"Roger","non-dropping-particle":"","parse-names":false,"suffix":""}],"container-title":"Global Environmental Change","id":"ITEM-1","issue":"2","issued":{"date-parts":[["2010","5"]]},"page":"266-277","title":"Barriers in the science-policy-practice interface: Toward a knowledge-action-system in global environmental change research","type":"article-journal","volume":"20"},"uris":["http://www.mendeley.com/documents/?uuid=d3a02c46-4a82-492f-bf1f-ac7d3a377105"]}],"mendeley":{"formattedCitation":"(Weichselgartner and Kasperson, 2010)","plainTextFormattedCitation":"(Weichselgartner and Kasperson, 2010)","previouslyFormattedCitation":"(Weichselgartner and Kasperson, 2010)"},"properties":{"noteIndex":0},"schema":"https://github.com/citation-style-language/schema/raw/master/csl-citation.json"}</w:instrText>
            </w:r>
            <w:r w:rsidRPr="004A480B">
              <w:rPr>
                <w:sz w:val="20"/>
                <w:szCs w:val="20"/>
              </w:rPr>
              <w:fldChar w:fldCharType="separate"/>
            </w:r>
            <w:r w:rsidR="00EF2B5E" w:rsidRPr="00EF2B5E">
              <w:rPr>
                <w:noProof/>
                <w:sz w:val="20"/>
                <w:szCs w:val="20"/>
              </w:rPr>
              <w:t>(Weichselgartner and Kasperson, 2010)</w:t>
            </w:r>
            <w:r w:rsidRPr="004A480B">
              <w:rPr>
                <w:sz w:val="20"/>
                <w:szCs w:val="20"/>
              </w:rPr>
              <w:fldChar w:fldCharType="end"/>
            </w:r>
            <w:r w:rsidRPr="004A480B">
              <w:rPr>
                <w:sz w:val="20"/>
                <w:szCs w:val="20"/>
              </w:rPr>
              <w:t>.</w:t>
            </w:r>
          </w:p>
          <w:p w14:paraId="0BE6C06B" w14:textId="77777777" w:rsidR="001E681A" w:rsidRDefault="001E681A" w:rsidP="006F427B">
            <w:pPr>
              <w:rPr>
                <w:sz w:val="20"/>
                <w:szCs w:val="20"/>
              </w:rPr>
            </w:pPr>
          </w:p>
          <w:p w14:paraId="2DB264BF" w14:textId="65FF61D1" w:rsidR="001E681A" w:rsidRPr="00BC70DF" w:rsidRDefault="001E681A" w:rsidP="006F427B">
            <w:pPr>
              <w:rPr>
                <w:sz w:val="20"/>
                <w:szCs w:val="20"/>
              </w:rPr>
            </w:pPr>
            <w:r w:rsidRPr="004A480B">
              <w:rPr>
                <w:b/>
                <w:sz w:val="20"/>
                <w:szCs w:val="20"/>
              </w:rPr>
              <w:t>Resource limitations and budget cuts</w:t>
            </w:r>
            <w:r w:rsidRPr="00F4766E">
              <w:rPr>
                <w:sz w:val="20"/>
                <w:szCs w:val="20"/>
              </w:rPr>
              <w:t xml:space="preserve"> </w:t>
            </w:r>
            <w:r>
              <w:rPr>
                <w:sz w:val="20"/>
                <w:szCs w:val="20"/>
              </w:rPr>
              <w:t>(</w:t>
            </w:r>
            <w:r w:rsidRPr="00F4766E">
              <w:rPr>
                <w:sz w:val="20"/>
                <w:szCs w:val="20"/>
              </w:rPr>
              <w:t>and a lack of political support</w:t>
            </w:r>
            <w:r>
              <w:rPr>
                <w:sz w:val="20"/>
                <w:szCs w:val="20"/>
              </w:rPr>
              <w:t>)</w:t>
            </w:r>
            <w:r w:rsidRPr="00F4766E">
              <w:rPr>
                <w:sz w:val="20"/>
                <w:szCs w:val="20"/>
              </w:rPr>
              <w:t xml:space="preserve"> from central government </w:t>
            </w:r>
            <w:r>
              <w:rPr>
                <w:sz w:val="20"/>
                <w:szCs w:val="20"/>
              </w:rPr>
              <w:t>remains an barrier for</w:t>
            </w:r>
            <w:r w:rsidRPr="00F4766E">
              <w:rPr>
                <w:sz w:val="20"/>
                <w:szCs w:val="20"/>
              </w:rPr>
              <w:t xml:space="preserve"> long-term climate </w:t>
            </w:r>
            <w:r>
              <w:rPr>
                <w:sz w:val="20"/>
                <w:szCs w:val="20"/>
              </w:rPr>
              <w:t>adaptation</w:t>
            </w:r>
            <w:r w:rsidR="00361E34">
              <w:rPr>
                <w:sz w:val="20"/>
                <w:szCs w:val="20"/>
              </w:rPr>
              <w:t xml:space="preserve"> </w:t>
            </w:r>
            <w:r w:rsidRPr="00F4766E">
              <w:rPr>
                <w:sz w:val="20"/>
                <w:szCs w:val="20"/>
              </w:rPr>
              <w:fldChar w:fldCharType="begin" w:fldLock="1"/>
            </w:r>
            <w:r w:rsidR="00361E34">
              <w:rPr>
                <w:sz w:val="20"/>
                <w:szCs w:val="20"/>
              </w:rPr>
              <w:instrText>ADDIN CSL_CITATION {"citationItems":[{"id":"ITEM-1","itemData":{"DOI":"10.1016/j.gloenvcha.2015.10.004","ISBN":"0959-3780","ISSN":"09593780","abstract":"Local government has a crucial role to play in climate change adaptation, both delivering adaptation strategies devised from above and coordinating bottom-up action. This paper draws on a unique longitudinal dataset to measure progress in adaptation by local authorities in Britain, comparing results from a national-scale survey and follow-up interviews conducted in 2003 with a second wave of research completed a decade later. Whereas a decade ago local authority staff were unable to find scientific information that they could understand and use, we find that these technical-cognitive barriers to adaptation are no longer a major problem for local authority respondents. Thanks to considerable Government investment in research and science brokerage to improve the quality and accessibility of climate information, local authorities have developed their adaptive capacity, and their staff are now engaging with the 'right' kind of information in assessing climate change risks and opportunities. However, better knowledge has not translated into tangible adaptation actions. Local authorities face substantial difficulties in implementing adaptation plans. Budget cuts and a lack of political support from central government have sapped institutional capacity and political appetite to address long-term climate vulnerabilities, as local authorities in Britain now struggle even to deliver their immediate statutory responsibilities. Local authority adaptation has progressed farthest where it has been rebranded as resiliency to extreme weather so as to fit with the focus on immediate risks to delivering statutory duties. In the current political environment, adaptation officers need information about the economic costs of weather impacts to local authority services if they are to build the business case for adaptation and gain the leverage to secure resources and institutional license to implement tangible action. Unless these institutional barriers are addressed, local government is likely to struggle to adapt to a changing climate.","author":[{"dropping-particle":"","family":"Porter","given":"James J.","non-dropping-particle":"","parse-names":false,"suffix":""},{"dropping-particle":"","family":"Demeritt","given":"David","non-dropping-particle":"","parse-names":false,"suffix":""},{"dropping-particle":"","family":"Dessai","given":"Suraje","non-dropping-particle":"","parse-names":false,"suffix":""}],"container-title":"Global Environmental Change","id":"ITEM-1","issued":{"date-parts":[["2015"]]},"page":"411-422","publisher":"Elsevier Ltd","title":"The right stuff? Informing adaptation to climate change in British Local Government","type":"article-journal","volume":"35"},"uris":["http://www.mendeley.com/documents/?uuid=a92751a4-fe84-456d-be24-08d954e831f1"]}],"mendeley":{"formattedCitation":"(Porter et al., 2015)","plainTextFormattedCitation":"(Porter et al., 2015)","previouslyFormattedCitation":"(Porter et al., 2015)"},"properties":{"noteIndex":0},"schema":"https://github.com/citation-style-language/schema/raw/master/csl-citation.json"}</w:instrText>
            </w:r>
            <w:r w:rsidRPr="00F4766E">
              <w:rPr>
                <w:sz w:val="20"/>
                <w:szCs w:val="20"/>
              </w:rPr>
              <w:fldChar w:fldCharType="separate"/>
            </w:r>
            <w:r w:rsidR="00EF2B5E" w:rsidRPr="00EF2B5E">
              <w:rPr>
                <w:noProof/>
                <w:sz w:val="20"/>
                <w:szCs w:val="20"/>
              </w:rPr>
              <w:t>(Porter et al., 2015)</w:t>
            </w:r>
            <w:r w:rsidRPr="00F4766E">
              <w:rPr>
                <w:sz w:val="20"/>
                <w:szCs w:val="20"/>
              </w:rPr>
              <w:fldChar w:fldCharType="end"/>
            </w:r>
            <w:r>
              <w:rPr>
                <w:sz w:val="20"/>
                <w:szCs w:val="20"/>
              </w:rPr>
              <w:t xml:space="preserve">. Faced with such limitations </w:t>
            </w:r>
            <w:r w:rsidRPr="00F4766E">
              <w:rPr>
                <w:sz w:val="20"/>
                <w:szCs w:val="20"/>
              </w:rPr>
              <w:t>better knowledge has not translated into tangible adaptation actions</w:t>
            </w:r>
            <w:r>
              <w:rPr>
                <w:sz w:val="20"/>
                <w:szCs w:val="20"/>
              </w:rPr>
              <w:t xml:space="preserve">.  There is a particular </w:t>
            </w:r>
            <w:r w:rsidRPr="00F4766E">
              <w:rPr>
                <w:sz w:val="20"/>
                <w:szCs w:val="20"/>
              </w:rPr>
              <w:t>dearth in resources supporting the later phases of the adaptation process</w:t>
            </w:r>
            <w:r w:rsidR="00361E34">
              <w:rPr>
                <w:sz w:val="20"/>
                <w:szCs w:val="20"/>
              </w:rPr>
              <w:t xml:space="preserve"> </w:t>
            </w:r>
            <w:r w:rsidRPr="00F4766E">
              <w:rPr>
                <w:sz w:val="20"/>
                <w:szCs w:val="20"/>
              </w:rPr>
              <w:fldChar w:fldCharType="begin" w:fldLock="1"/>
            </w:r>
            <w:r w:rsidR="00361E34">
              <w:rPr>
                <w:sz w:val="20"/>
                <w:szCs w:val="20"/>
              </w:rPr>
              <w:instrText>ADDIN CSL_CITATION {"citationItems":[{"id":"ITEM-1","itemData":{"DOI":"10.1016/j.envsci.2016.05.006","ISBN":"1462-9011","ISSN":"14629011","abstract":"Local governments are on the front line of efforts to address climate-related impacts. Recognizing this, there is a growing movement to develop and deliver tools, resources, and services to support local communities’ climate adaptation initiatives. There is, however, limited understanding of what specific types of resources exist and how well these resources match the needs of local practitioners. To bring clarity to these questions, we: 1) assessed the current landscape of climate-adaptation resources and services; 2) surveyed community practitioners to learn how well these resources align with their needs; and 3) convened leading service providers and local practitioners to identify strategic opportunities for moving the adaptation field forward. Findings demonstrate that existing services and resources are meeting the early phases of local adaptation efforts such as conducting vulnerability assessments and creating adaptation plans, but are failing to meet the needs associated with implementing, monitoring, and evaluating adaptation activities. Additionally, a lack of funding and staff time to support adaptation, as well as inaccessible resource formats are barriers impeding local climate adaptation efforts. The mismatch between the types and formats of services being provided and the needs of local governments means that more work is needed to ensure that climate adaptation resources are responsive to the existing and future needs of local governments. Moreover, our research finds that there is a strong and growing need to organize and streamline the climate adaptation resource and service landscape so that practitioners can easily, effectively, and efficiently access the resources they need to build more resilient local communities.","author":[{"dropping-particle":"","family":"Nordgren","given":"John","non-dropping-particle":"","parse-names":false,"suffix":""},{"dropping-particle":"","family":"Stults","given":"Missy","non-dropping-particle":"","parse-names":false,"suffix":""},{"dropping-particle":"","family":"Meerow","given":"Sara","non-dropping-particle":"","parse-names":false,"suffix":""}],"container-title":"Environmental Science &amp; Policy","id":"ITEM-1","issue":"2015","issued":{"date-parts":[["2016"]]},"page":"344-352","publisher":"Elsevier Ltd","title":"Supporting local climate change adaptation: Where we are and where we need to go","type":"article-journal","volume":"66"},"uris":["http://www.mendeley.com/documents/?uuid=551c56ec-b4df-4eca-9f42-eab3ea567ff1"]}],"mendeley":{"formattedCitation":"(Nordgren et al., 2016)","plainTextFormattedCitation":"(Nordgren et al., 2016)","previouslyFormattedCitation":"(Nordgren et al., 2016)"},"properties":{"noteIndex":0},"schema":"https://github.com/citation-style-language/schema/raw/master/csl-citation.json"}</w:instrText>
            </w:r>
            <w:r w:rsidRPr="00F4766E">
              <w:rPr>
                <w:sz w:val="20"/>
                <w:szCs w:val="20"/>
              </w:rPr>
              <w:fldChar w:fldCharType="separate"/>
            </w:r>
            <w:r w:rsidR="00EF2B5E" w:rsidRPr="00EF2B5E">
              <w:rPr>
                <w:noProof/>
                <w:sz w:val="20"/>
                <w:szCs w:val="20"/>
              </w:rPr>
              <w:t>(Nordgren et al., 2016)</w:t>
            </w:r>
            <w:r w:rsidRPr="00F4766E">
              <w:rPr>
                <w:sz w:val="20"/>
                <w:szCs w:val="20"/>
              </w:rPr>
              <w:fldChar w:fldCharType="end"/>
            </w:r>
            <w:r>
              <w:rPr>
                <w:sz w:val="20"/>
                <w:szCs w:val="20"/>
              </w:rPr>
              <w:t>.</w:t>
            </w:r>
            <w:r w:rsidRPr="000978AF">
              <w:rPr>
                <w:sz w:val="20"/>
                <w:szCs w:val="20"/>
              </w:rPr>
              <w:t xml:space="preserve"> </w:t>
            </w:r>
            <w:r>
              <w:rPr>
                <w:sz w:val="20"/>
                <w:szCs w:val="20"/>
              </w:rPr>
              <w:t>O</w:t>
            </w:r>
            <w:r w:rsidRPr="000978AF">
              <w:rPr>
                <w:sz w:val="20"/>
                <w:szCs w:val="20"/>
              </w:rPr>
              <w:t>ngoing funding</w:t>
            </w:r>
            <w:r>
              <w:rPr>
                <w:sz w:val="20"/>
                <w:szCs w:val="20"/>
              </w:rPr>
              <w:t xml:space="preserve"> to maintain engagement with society is also a concern </w:t>
            </w:r>
            <w:r w:rsidRPr="000978AF">
              <w:rPr>
                <w:sz w:val="20"/>
                <w:szCs w:val="20"/>
              </w:rPr>
              <w:fldChar w:fldCharType="begin" w:fldLock="1"/>
            </w:r>
            <w:r w:rsidR="00361E34">
              <w:rPr>
                <w:sz w:val="20"/>
                <w:szCs w:val="20"/>
              </w:rPr>
              <w:instrText>ADDIN CSL_CITATION {"citationItems":[{"id":"ITEM-1","itemData":{"DOI":"10.1016/j.landurbplan.2012.05.009","ISSN":"01692046","abstract":"Internationally, there is increasing responsibility on local governments to prepare and adapt to global climate change through climate adaptation planning. This study evaluated seven local climate adaptation plans in Southeast Queensland, Australia by developing and applying a quantitative, multi-criteria analysis framework. The results indicated that local governments were not effectively planning for climate impacts. While they were aware of expected climate change impacts, their capacity to use this information to develop geographically specific action plans was limited. We discuss the wider relevance of the evaluation framework, its potential uses outside the study area and how it may be adjusted to suit different local and regional needs and context. We also discuss key structural, procedural and contextual limitations that emerged from our evaluation of Southeast local governments, and provide recommendations to improve the development of the next generation of local climate adaptation plans.","author":[{"dropping-particle":"","family":"Baker","given":"Ingrid","non-dropping-particle":"","parse-names":false,"suffix":""},{"dropping-particle":"","family":"Peterson","given":"Ann","non-dropping-particle":"","parse-names":false,"suffix":""},{"dropping-particle":"","family":"Brown","given":"Greg","non-dropping-particle":"","parse-names":false,"suffix":""},{"dropping-particle":"","family":"McAlpine","given":"Clive","non-dropping-particle":"","parse-names":false,"suffix":""}],"container-title":"Landscape and Urban Planning","id":"ITEM-1","issue":"2","issued":{"date-parts":[["2012"]]},"page":"127-136","title":"Local government response to the impacts of climate change: An evaluation of local climate adaptation plans","type":"article-journal","volume":"107"},"uris":["http://www.mendeley.com/documents/?uuid=535c4359-01de-3fd6-9b8f-22d5986fe170"]}],"mendeley":{"formattedCitation":"(Baker et al., 2012)","plainTextFormattedCitation":"(Baker et al., 2012)","previouslyFormattedCitation":"(Baker et al., 2012)"},"properties":{"noteIndex":0},"schema":"https://github.com/citation-style-language/schema/raw/master/csl-citation.json"}</w:instrText>
            </w:r>
            <w:r w:rsidRPr="000978AF">
              <w:rPr>
                <w:sz w:val="20"/>
                <w:szCs w:val="20"/>
              </w:rPr>
              <w:fldChar w:fldCharType="separate"/>
            </w:r>
            <w:r w:rsidR="00EF2B5E" w:rsidRPr="00EF2B5E">
              <w:rPr>
                <w:noProof/>
                <w:sz w:val="20"/>
                <w:szCs w:val="20"/>
              </w:rPr>
              <w:t>(Baker et al., 2012)</w:t>
            </w:r>
            <w:r w:rsidRPr="000978AF">
              <w:rPr>
                <w:sz w:val="20"/>
                <w:szCs w:val="20"/>
              </w:rPr>
              <w:fldChar w:fldCharType="end"/>
            </w:r>
            <w:r>
              <w:rPr>
                <w:sz w:val="20"/>
                <w:szCs w:val="20"/>
              </w:rPr>
              <w:t>.</w:t>
            </w:r>
          </w:p>
        </w:tc>
      </w:tr>
      <w:tr w:rsidR="001E681A" w:rsidRPr="00BC70DF" w14:paraId="4879DC69" w14:textId="77777777" w:rsidTr="001E681A">
        <w:tc>
          <w:tcPr>
            <w:tcW w:w="9072" w:type="dxa"/>
            <w:tcBorders>
              <w:top w:val="single" w:sz="4" w:space="0" w:color="auto"/>
              <w:bottom w:val="single" w:sz="4" w:space="0" w:color="auto"/>
            </w:tcBorders>
          </w:tcPr>
          <w:p w14:paraId="4E0D2944" w14:textId="50A215E1" w:rsidR="001E681A" w:rsidRDefault="007E3DF3" w:rsidP="006F427B">
            <w:pPr>
              <w:rPr>
                <w:sz w:val="20"/>
                <w:szCs w:val="20"/>
              </w:rPr>
            </w:pPr>
            <w:r w:rsidRPr="0007651C">
              <w:rPr>
                <w:i/>
                <w:color w:val="000000" w:themeColor="text1"/>
                <w:sz w:val="20"/>
                <w:szCs w:val="20"/>
              </w:rPr>
              <w:lastRenderedPageBreak/>
              <w:t>The demand for locally relevant climate change information is often not satisfied because of the insufficient availability of appropriate climate information.</w:t>
            </w:r>
            <w:r w:rsidRPr="0007651C">
              <w:rPr>
                <w:color w:val="000000" w:themeColor="text1"/>
                <w:sz w:val="20"/>
                <w:szCs w:val="20"/>
              </w:rPr>
              <w:t xml:space="preserve">  </w:t>
            </w:r>
            <w:r w:rsidR="001E681A" w:rsidRPr="007F3E64">
              <w:rPr>
                <w:sz w:val="20"/>
                <w:szCs w:val="20"/>
              </w:rPr>
              <w:t xml:space="preserve">The need for climate change information at the regional-to-local </w:t>
            </w:r>
            <w:r w:rsidR="00177FB2">
              <w:rPr>
                <w:sz w:val="20"/>
                <w:szCs w:val="20"/>
              </w:rPr>
              <w:t>level</w:t>
            </w:r>
            <w:r w:rsidR="001E681A" w:rsidRPr="007F3E64">
              <w:rPr>
                <w:sz w:val="20"/>
                <w:szCs w:val="20"/>
              </w:rPr>
              <w:t xml:space="preserve"> is one of the central issues within the global change debate</w:t>
            </w:r>
            <w:r w:rsidR="001E681A">
              <w:rPr>
                <w:sz w:val="20"/>
                <w:szCs w:val="20"/>
              </w:rPr>
              <w:t xml:space="preserve"> and there are many examples of how such information is becoming available</w:t>
            </w:r>
            <w:r w:rsidR="00361E34">
              <w:rPr>
                <w:sz w:val="20"/>
                <w:szCs w:val="20"/>
              </w:rPr>
              <w:t xml:space="preserve"> </w:t>
            </w:r>
            <w:r w:rsidR="001E681A">
              <w:rPr>
                <w:sz w:val="20"/>
                <w:szCs w:val="20"/>
              </w:rPr>
              <w:fldChar w:fldCharType="begin" w:fldLock="1"/>
            </w:r>
            <w:r w:rsidR="00361E34">
              <w:rPr>
                <w:sz w:val="20"/>
                <w:szCs w:val="20"/>
              </w:rPr>
              <w:instrText>ADDIN CSL_CITATION {"citationItems":[{"id":"ITEM-1","itemData":{"DOI":"10.1051/jp4:2006139008","ISBN":"1155-4339","ISSN":"1155-4339","abstract":"This paper is presents a concise review of regional climate modeling, from its ensuing stages in the late 1980s to the most recent developments. A tremendous progress has been achieved in improving the performance of regional climate models, which are currently used by a growing research community for a wide range of applications, from process studies to paleoclimate and future climate simulations. Basic concepts underlying the nested modeling technique, along with the current debate on outstanding issues in regional climate modeling, are discussed. Finally, perspectives of future developments in this rapidly evolving research area are brieﬂy outlined. An extensive reference list is provided to support the discussion.","author":[{"dropping-particle":"","family":"Giorgi","given":"F.","non-dropping-particle":"","parse-names":false,"suffix":""}],"container-title":"Journal de Physique IV","id":"ITEM-1","issued":{"date-parts":[["2006"]]},"page":"101-118","title":"Regional climate modeling: Status and perspectives","type":"article-journal","volume":"139"},"uris":["http://www.mendeley.com/documents/?uuid=d7d1bb99-9dbf-4ec6-846d-9a3ce933ab31"]},{"id":"ITEM-2","itemData":{"ISBN":"0042-9767","ISSN":"0042-9767","abstract":"The need for climate change information at the regional-to-local scale is one of the central issues within the global change debate. This paper describes the status and plans for the Coordinated Regional climate Downscaling Experiment (CORDEX), which will help fulfill this need. The CORDEX is a new framework for regional climate modelling and downscaling which aims to develop a coordinated framework for evaluating and improving regional climate downscaling (RCD) techniques and producing a new generation of RCD-based fine-scale climate projections for identified regions worldwide.","author":[{"dropping-particle":"","family":"Giorgi","given":"F","non-dropping-particle":"","parse-names":false,"suffix":""},{"dropping-particle":"","family":"Jones","given":"C","non-dropping-particle":"","parse-names":false,"suffix":""},{"dropping-particle":"","family":"Asrar","given":"G R","non-dropping-particle":"","parse-names":false,"suffix":""}],"container-title":"World Meteorological Organization Bulletin","id":"ITEM-2","issue":"3","issued":{"date-parts":[["2009"]]},"page":"175-183","title":"Addressing climate information needs at the regional level: The CORDEX framework","type":"article-journal","volume":"58"},"uris":["http://www.mendeley.com/documents/?uuid=67a57177-fe65-4e7a-8081-c61cc18fb74d"]},{"id":"ITEM-3","itemData":{"DOI":"10.1007/s00704-015-1714-5","ISSN":"0177-798X","author":[{"dropping-particle":"","family":"Abba Omar","given":"Sabina","non-dropping-particle":"","parse-names":false,"suffix":""},{"dropping-particle":"","family":"Abiodun","given":"Babatunde J.","non-dropping-particle":"","parse-names":false,"suffix":""}],"container-title":"Theoretical and Applied Climatology","id":"ITEM-3","issue":"1-2","issued":{"date-parts":[["2017","4","11"]]},"page":"453-464","title":"How well do CORDEX models simulate extreme rainfall events over the East Coast of South Africa?","type":"article-journal","volume":"128"},"uris":["http://www.mendeley.com/documents/?uuid=17666d8e-0fd7-48e4-8039-2083c08b9f3a"]}],"mendeley":{"formattedCitation":"(Abba Omar and Abiodun, 2017; Giorgi, 2006; Giorgi et al., 2009)","plainTextFormattedCitation":"(Abba Omar and Abiodun, 2017; Giorgi, 2006; Giorgi et al., 2009)","previouslyFormattedCitation":"(Abba Omar and Abiodun, 2017; Giorgi, 2006; Giorgi et al., 2009)"},"properties":{"noteIndex":0},"schema":"https://github.com/citation-style-language/schema/raw/master/csl-citation.json"}</w:instrText>
            </w:r>
            <w:r w:rsidR="001E681A">
              <w:rPr>
                <w:sz w:val="20"/>
                <w:szCs w:val="20"/>
              </w:rPr>
              <w:fldChar w:fldCharType="separate"/>
            </w:r>
            <w:r w:rsidR="00EF2B5E" w:rsidRPr="00EF2B5E">
              <w:rPr>
                <w:noProof/>
                <w:sz w:val="20"/>
                <w:szCs w:val="20"/>
              </w:rPr>
              <w:t>(Abba Omar and Abiodun, 2017; Giorgi, 2006; Giorgi et al., 2009)</w:t>
            </w:r>
            <w:r w:rsidR="001E681A">
              <w:rPr>
                <w:sz w:val="20"/>
                <w:szCs w:val="20"/>
              </w:rPr>
              <w:fldChar w:fldCharType="end"/>
            </w:r>
            <w:r w:rsidR="001E681A" w:rsidRPr="007F3E64">
              <w:rPr>
                <w:sz w:val="20"/>
                <w:szCs w:val="20"/>
              </w:rPr>
              <w:t>.</w:t>
            </w:r>
            <w:r w:rsidR="001E681A">
              <w:rPr>
                <w:sz w:val="20"/>
                <w:szCs w:val="20"/>
              </w:rPr>
              <w:t xml:space="preserve">  The efforts of the IPCC in this regards is noticeable</w:t>
            </w:r>
            <w:r w:rsidR="00862DE0">
              <w:rPr>
                <w:sz w:val="20"/>
                <w:szCs w:val="20"/>
              </w:rPr>
              <w:t xml:space="preserve"> </w:t>
            </w:r>
            <w:r w:rsidR="001E681A">
              <w:rPr>
                <w:sz w:val="20"/>
                <w:szCs w:val="20"/>
              </w:rPr>
              <w:fldChar w:fldCharType="begin" w:fldLock="1"/>
            </w:r>
            <w:r w:rsidR="00361E34">
              <w:rPr>
                <w:sz w:val="20"/>
                <w:szCs w:val="20"/>
              </w:rPr>
              <w:instrText>ADDIN CSL_CITATION {"citationItems":[{"id":"ITEM-1","itemData":{"ISBN":"9781107661820","author":[{"dropping-particle":"","family":"IPCC","given":"","non-dropping-particle":"","parse-names":false,"suffix":""}],"editor":[{"dropping-particle":"","family":"Stocker","given":"T.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ley","given":"P.M.","non-dropping-particle":"","parse-names":false,"suffix":""}],"id":"ITEM-1","issued":{"date-parts":[["2013"]]},"number-of-pages":"8","publisher-place":"Cambridge, United Kingdom and New York, NY, USA","title":"Climate Change 2013: The Physical Science Basis. Contribution of Working Group I to the Fifth Assessment Report of the Intergovern- mental Panel on Climate Change","type":"book"},"uris":["http://www.mendeley.com/documents/?uuid=9927bd9e-78a2-49e6-99cb-9b290adcd7eb"]}],"mendeley":{"formattedCitation":"(IPCC, 2013)","plainTextFormattedCitation":"(IPCC, 2013)","previouslyFormattedCitation":"(IPCC, 2013)"},"properties":{"noteIndex":0},"schema":"https://github.com/citation-style-language/schema/raw/master/csl-citation.json"}</w:instrText>
            </w:r>
            <w:r w:rsidR="001E681A">
              <w:rPr>
                <w:sz w:val="20"/>
                <w:szCs w:val="20"/>
              </w:rPr>
              <w:fldChar w:fldCharType="separate"/>
            </w:r>
            <w:r w:rsidR="00EF2B5E" w:rsidRPr="00EF2B5E">
              <w:rPr>
                <w:noProof/>
                <w:sz w:val="20"/>
                <w:szCs w:val="20"/>
              </w:rPr>
              <w:t>(IPCC, 2013)</w:t>
            </w:r>
            <w:r w:rsidR="001E681A">
              <w:rPr>
                <w:sz w:val="20"/>
                <w:szCs w:val="20"/>
              </w:rPr>
              <w:fldChar w:fldCharType="end"/>
            </w:r>
            <w:r w:rsidR="001E681A">
              <w:rPr>
                <w:sz w:val="20"/>
                <w:szCs w:val="20"/>
              </w:rPr>
              <w:t>.</w:t>
            </w:r>
            <w:r w:rsidR="001E681A" w:rsidRPr="007F3E64">
              <w:rPr>
                <w:sz w:val="20"/>
                <w:szCs w:val="20"/>
              </w:rPr>
              <w:t xml:space="preserve"> </w:t>
            </w:r>
            <w:r w:rsidR="001E681A">
              <w:rPr>
                <w:sz w:val="20"/>
                <w:szCs w:val="20"/>
              </w:rPr>
              <w:t>However,</w:t>
            </w:r>
            <w:r w:rsidR="001E681A" w:rsidRPr="003C533E">
              <w:rPr>
                <w:sz w:val="20"/>
                <w:szCs w:val="20"/>
              </w:rPr>
              <w:t xml:space="preserve"> scientific and technical factors account for only a fraction of the barriers to information uptake</w:t>
            </w:r>
            <w:r w:rsidR="00361E34">
              <w:rPr>
                <w:sz w:val="20"/>
                <w:szCs w:val="20"/>
              </w:rPr>
              <w:t xml:space="preserve"> </w:t>
            </w:r>
            <w:r w:rsidR="001E681A">
              <w:rPr>
                <w:sz w:val="20"/>
                <w:szCs w:val="20"/>
              </w:rPr>
              <w:fldChar w:fldCharType="begin" w:fldLock="1"/>
            </w:r>
            <w:r w:rsidR="00361E34">
              <w:rPr>
                <w:sz w:val="20"/>
                <w:szCs w:val="20"/>
              </w:rPr>
              <w:instrText>ADDIN CSL_CITATION {"citationItems":[{"id":"ITEM-1","itemData":{"DOI":"10.1038/nclimate2701","ISSN":"17586798","abstract":"Many sub-Saharan countries are failing to include climate information in long-term development planning. Ensuring climate-resilient development requires a step change in how medium- to long-term climate information is produced, communicated and utilized in sub-Saharan Africa and elsewhere.","author":[{"dropping-particle":"","family":"Jones","given":"Lindsey","non-dropping-particle":"","parse-names":false,"suffix":""},{"dropping-particle":"","family":"Dougill","given":"Andrew","non-dropping-particle":"","parse-names":false,"suffix":""},{"dropping-particle":"","family":"Jones","given":"Richard G.","non-dropping-particle":"","parse-names":false,"suffix":""},{"dropping-particle":"","family":"Steynor","given":"Anna","non-dropping-particle":"","parse-names":false,"suffix":""},{"dropping-particle":"","family":"Watkiss","given":"Paul","non-dropping-particle":"","parse-names":false,"suffix":""},{"dropping-particle":"","family":"Kane","given":"Cheikh","non-dropping-particle":"","parse-names":false,"suffix":""},{"dropping-particle":"","family":"Koelle","given":"Bettina","non-dropping-particle":"","parse-names":false,"suffix":""},{"dropping-particle":"","family":"Moufouma-Okia","given":"Wilfran","non-dropping-particle":"","parse-names":false,"suffix":""},{"dropping-particle":"","family":"Padgham","given":"Jon","non-dropping-particle":"","parse-names":false,"suffix":""},{"dropping-particle":"","family":"Ranger","given":"Nicola","non-dropping-particle":"","parse-names":false,"suffix":""},{"dropping-particle":"","family":"Roux","given":"Jean Pierre","non-dropping-particle":"","parse-names":false,"suffix":""},{"dropping-particle":"","family":"Suarez","given":"Pablo","non-dropping-particle":"","parse-names":false,"suffix":""},{"dropping-particle":"","family":"Tanner","given":"Thomas","non-dropping-particle":"","parse-names":false,"suffix":""},{"dropping-particle":"","family":"Vincent","given":"Katharine","non-dropping-particle":"","parse-names":false,"suffix":""}],"container-title":"Nature Climate Change","id":"ITEM-1","issue":"9","issued":{"date-parts":[["2015"]]},"page":"812-814","publisher":"Nature Publishing Group","title":"Ensuring climate information guides long-term development","type":"article-journal","volume":"5"},"uris":["http://www.mendeley.com/documents/?uuid=23b41c4e-2622-4527-ab28-f0f672991d3f"]}],"mendeley":{"formattedCitation":"(Jones et al., 2015)","plainTextFormattedCitation":"(Jones et al., 2015)","previouslyFormattedCitation":"(Jones et al., 2015)"},"properties":{"noteIndex":0},"schema":"https://github.com/citation-style-language/schema/raw/master/csl-citation.json"}</w:instrText>
            </w:r>
            <w:r w:rsidR="001E681A">
              <w:rPr>
                <w:sz w:val="20"/>
                <w:szCs w:val="20"/>
              </w:rPr>
              <w:fldChar w:fldCharType="separate"/>
            </w:r>
            <w:r w:rsidR="00EF2B5E" w:rsidRPr="00EF2B5E">
              <w:rPr>
                <w:noProof/>
                <w:sz w:val="20"/>
                <w:szCs w:val="20"/>
              </w:rPr>
              <w:t>(Jones et al., 2015)</w:t>
            </w:r>
            <w:r w:rsidR="001E681A">
              <w:rPr>
                <w:sz w:val="20"/>
                <w:szCs w:val="20"/>
              </w:rPr>
              <w:fldChar w:fldCharType="end"/>
            </w:r>
            <w:r w:rsidR="001E681A">
              <w:rPr>
                <w:sz w:val="20"/>
                <w:szCs w:val="20"/>
              </w:rPr>
              <w:t xml:space="preserve">. </w:t>
            </w:r>
            <w:r w:rsidR="00177FB2">
              <w:rPr>
                <w:sz w:val="20"/>
                <w:szCs w:val="20"/>
              </w:rPr>
              <w:t>Barriers</w:t>
            </w:r>
            <w:r w:rsidR="001E681A">
              <w:rPr>
                <w:sz w:val="20"/>
                <w:szCs w:val="20"/>
              </w:rPr>
              <w:t xml:space="preserve"> and limitations include the nature and type of climate information</w:t>
            </w:r>
            <w:r w:rsidR="00361E34">
              <w:rPr>
                <w:sz w:val="20"/>
                <w:szCs w:val="20"/>
              </w:rPr>
              <w:t xml:space="preserve"> </w:t>
            </w:r>
            <w:r w:rsidR="001E681A">
              <w:rPr>
                <w:sz w:val="20"/>
                <w:szCs w:val="20"/>
              </w:rPr>
              <w:fldChar w:fldCharType="begin" w:fldLock="1"/>
            </w:r>
            <w:r w:rsidR="00361E34">
              <w:rPr>
                <w:sz w:val="20"/>
                <w:szCs w:val="20"/>
              </w:rPr>
              <w:instrText>ADDIN CSL_CITATION {"citationItems":[{"id":"ITEM-1","itemData":{"DOI":"10.1068/c0941","ISSN":"0263-774X","abstract":"This paper analyses the results from two surveys which were sent to all Norwegian municipalities in 2007 and gives an overview of adaptation measures undertaken by local governments. Our analyses show that municipalities have more often invested in measures related to extreme precipitation and flooding than in measures for securing buildings and infrastructure against climate change. One key factor explaining their efforts is whether they have experienced extreme events. Hence adaptation efforts are mainly reactive. With a changing climate comes a greater demand for proactive adaptation processes, as well as knowledge of how adaptation policies and measures could be implemented successfully. This paper emphasises the importance of enhancing institutional capacity in order to address the challenges of climate change adaptation at the municipal level; and asserts that a multilevel governance framework is a way of advancing proactive adaptation and overcoming the identified barriers to adaptation.","author":[{"dropping-particle":"","family":"Amundsen","given":"Helene","non-dropping-particle":"","parse-names":false,"suffix":""},{"dropping-particle":"","family":"Berglund","given":"Frode","non-dropping-particle":"","parse-names":false,"suffix":""},{"dropping-particle":"","family":"Westskog","given":"Hege","non-dropping-particle":"","parse-names":false,"suffix":""}],"container-title":"Environment and Planning C: Government and Policy","id":"ITEM-1","issue":"2","issued":{"date-parts":[["2010","4"]]},"page":"276-289","publisher":"SAGE Publications","title":"Overcoming barriers to climate change adaptation—a question of multilevel governance?","type":"article-journal","volume":"28"},"uris":["http://www.mendeley.com/documents/?uuid=38c9f2cd-ff25-46b6-81e5-ed989f1fd263"]},{"id":"ITEM-2","itemData":{"DOI":"10.1038/nclimate1614","ISSN":"1758-678X","author":[{"dropping-particle":"","family":"Lemos","given":"Maria Carmen","non-dropping-particle":"","parse-names":false,"suffix":""},{"dropping-particle":"","family":"Kirchhoff","given":"Christine J.","non-dropping-particle":"","parse-names":false,"suffix":""},{"dropping-particle":"","family":"Ramprasad","given":"Vijay","non-dropping-particle":"","parse-names":false,"suffix":""}],"container-title":"Nature Climate Change","id":"ITEM-2","issue":"11","issued":{"date-parts":[["2012","11","1"]]},"page":"789-794","title":"Narrowing the climate information usability gap","type":"article-journal","volume":"2"},"uris":["http://www.mendeley.com/documents/?uuid=a1ca8901-0345-4ac2-a588-efcdfdd8f699"]},{"id":"ITEM-3","itemData":{"DOI":"10.1038/nclimate2701","ISSN":"17586798","abstract":"Many sub-Saharan countries are failing to include climate information in long-term development planning. Ensuring climate-resilient development requires a step change in how medium- to long-term climate information is produced, communicated and utilized in sub-Saharan Africa and elsewhere.","author":[{"dropping-particle":"","family":"Jones","given":"Lindsey","non-dropping-particle":"","parse-names":false,"suffix":""},{"dropping-particle":"","family":"Dougill","given":"Andrew","non-dropping-particle":"","parse-names":false,"suffix":""},{"dropping-particle":"","family":"Jones","given":"Richard G.","non-dropping-particle":"","parse-names":false,"suffix":""},{"dropping-particle":"","family":"Steynor","given":"Anna","non-dropping-particle":"","parse-names":false,"suffix":""},{"dropping-particle":"","family":"Watkiss","given":"Paul","non-dropping-particle":"","parse-names":false,"suffix":""},{"dropping-particle":"","family":"Kane","given":"Cheikh","non-dropping-particle":"","parse-names":false,"suffix":""},{"dropping-particle":"","family":"Koelle","given":"Bettina","non-dropping-particle":"","parse-names":false,"suffix":""},{"dropping-particle":"","family":"Moufouma-Okia","given":"Wilfran","non-dropping-particle":"","parse-names":false,"suffix":""},{"dropping-particle":"","family":"Padgham","given":"Jon","non-dropping-particle":"","parse-names":false,"suffix":""},{"dropping-particle":"","family":"Ranger","given":"Nicola","non-dropping-particle":"","parse-names":false,"suffix":""},{"dropping-particle":"","family":"Roux","given":"Jean Pierre","non-dropping-particle":"","parse-names":false,"suffix":""},{"dropping-particle":"","family":"Suarez","given":"Pablo","non-dropping-particle":"","parse-names":false,"suffix":""},{"dropping-particle":"","family":"Tanner","given":"Thomas","non-dropping-particle":"","parse-names":false,"suffix":""},{"dropping-particle":"","family":"Vincent","given":"Katharine","non-dropping-particle":"","parse-names":false,"suffix":""}],"container-title":"Nature Climate Change","id":"ITEM-3","issue":"9","issued":{"date-parts":[["2015"]]},"page":"812-814","publisher":"Nature Publishing Group","title":"Ensuring climate information guides long-term development","type":"article-journal","volume":"5"},"uris":["http://www.mendeley.com/documents/?uuid=23b41c4e-2622-4527-ab28-f0f672991d3f"]},{"id":"ITEM-4","itemData":{"DOI":"10.1016/j.envsci.2008.01.003","ISBN":"1462-9011","ISSN":"14629011","abstract":"Climate change and sea-level rise (SLR) increasingly threaten the world's coastlines, managers at local, regional, state, and federal levels will need to plan and implement adaptation measures to cope with these impacts in order to continue to protect the economic, social, and environmental security of the state and of local communities. In this paper, we explore the information needs of California coastal managers as they begin confronting the growing risks from climate change. Through this case study we examine the challenges managers face presently, what information they use to perform their responsibilities, what additional information and other knowledge resources they may need to begin planning for climate change. We place our study into the broader context of the study of how science can best support policy-makers and resource managers as they begin to plan and prepare for adaptation to climate change. Based on extensive interview and survey research in the state, we find that managers prefer certain types of information and information sources and would benefit from various learning opportunities (in addition to that information) to make better use of available global change information. Coastal managers are concerned about climate change and willing to address it in their work, but require financial and technical assistance from other agencies at the state and federal level to do so. The study illustrates the strong need for boundary organizations to serve various intermediary functions between science and practice, especially in the context of adaptation to global climate change impacts. ?? 2008 Elsevier Ltd. All rights reserved.","author":[{"dropping-particle":"","family":"Tribbia","given":"John","non-dropping-particle":"","parse-names":false,"suffix":""},{"dropping-particle":"","family":"Moser","given":"Susanne C.","non-dropping-particle":"","parse-names":false,"suffix":""}],"container-title":"Environmental Science and Policy","id":"ITEM-4","issue":"4","issued":{"date-parts":[["2008"]]},"page":"315-328","title":"More than information: what coastal managers need to plan for climate change","type":"article-journal","volume":"11"},"uris":["http://www.mendeley.com/documents/?uuid=be46e4c0-a86d-4b7c-b4d2-42a3a5362ee6"]},{"id":"ITEM-5","itemData":{"DOI":"10.1016/j.gloenvcha.2015.10.004","ISBN":"0959-3780","ISSN":"09593780","abstract":"Local government has a crucial role to play in climate change adaptation, both delivering adaptation strategies devised from above and coordinating bottom-up action. This paper draws on a unique longitudinal dataset to measure progress in adaptation by local authorities in Britain, comparing results from a national-scale survey and follow-up interviews conducted in 2003 with a second wave of research completed a decade later. Whereas a decade ago local authority staff were unable to find scientific information that they could understand and use, we find that these technical-cognitive barriers to adaptation are no longer a major problem for local authority respondents. Thanks to considerable Government investment in research and science brokerage to improve the quality and accessibility of climate information, local authorities have developed their adaptive capacity, and their staff are now engaging with the 'right' kind of information in assessing climate change risks and opportunities. However, better knowledge has not translated into tangible adaptation actions. Local authorities face substantial difficulties in implementing adaptation plans. Budget cuts and a lack of political support from central government have sapped institutional capacity and political appetite to address long-term climate vulnerabilities, as local authorities in Britain now struggle even to deliver their immediate statutory responsibilities. Local authority adaptation has progressed farthest where it has been rebranded as resiliency to extreme weather so as to fit with the focus on immediate risks to delivering statutory duties. In the current political environment, adaptation officers need information about the economic costs of weather impacts to local authority services if they are to build the business case for adaptation and gain the leverage to secure resources and institutional license to implement tangible action. Unless these institutional barriers are addressed, local government is likely to struggle to adapt to a changing climate.","author":[{"dropping-particle":"","family":"Porter","given":"James J.","non-dropping-particle":"","parse-names":false,"suffix":""},{"dropping-particle":"","family":"Demeritt","given":"David","non-dropping-particle":"","parse-names":false,"suffix":""},{"dropping-particle":"","family":"Dessai","given":"Suraje","non-dropping-particle":"","parse-names":false,"suffix":""}],"container-title":"Global Environmental Change","id":"ITEM-5","issued":{"date-parts":[["2015"]]},"page":"411-422","publisher":"Elsevier Ltd","title":"The right stuff? Informing adaptation to climate change in British Local Government","type":"article-journal","volume":"35"},"uris":["http://www.mendeley.com/documents/?uuid=a92751a4-fe84-456d-be24-08d954e831f1"]},{"id":"ITEM-6","itemData":{"DOI":"10.1016/j.crm.2015.04.004","ISSN":"22120963","abstract":"The Great Lakes Integrated Sciences and Assessments program (GLISA) has led the co-development of usable climate information for decision-making in several case study projects. Although each case study is with a unique partnering organization made up of different stakeholders with varying information needs and capabilities, several patterns have emerged that GLISA has identified and overcome to advance the practice of applied climate information. There are three main barriers that GLISA encounters at the onset of many of the case studies: (1) mismatched terminology used by scientists and stakeholders to describe the types of information that are available and needed for problem solving (translation); (2) unrealistic expectations regarding the development of climate information products for problem solving; and (3) disordered integration of when stakeholders want to bring climate information into decision-making processes. Although some or all of these barriers are likely to exist at the onset of any new climate information partnership, GLISA has developed methods for overcoming them more quickly so that the process of co-developing usable climate information is more efficient and effective. In this paper we describe in detail GLISA’s experiences that have led to the realization of these barriers and the steps GLISA has taken to overcome them. We also relate these barriers to literature on the “usability gap” between climate science and information use in decision-making as well as uncertainty cascades in climate change adaptation. These experiences demonstrate that climate scientists performing outreach experience similar struggles as the stakeholders they interact with. However, they also reveal the potential for climate-centered boundary organizations to cultivate their own capacities to overcome these challenges in their partnerships.","author":[{"dropping-particle":"","family":"Briley","given":"Laura","non-dropping-particle":"","parse-names":false,"suffix":""},{"dropping-particle":"","family":"Brown","given":"Daniel","non-dropping-particle":"","parse-names":false,"suffix":""},{"dropping-particle":"","family":"Kalafatis","given":"Scott E.","non-dropping-particle":"","parse-names":false,"suffix":""}],"container-title":"Climate Risk Management","id":"ITEM-6","issued":{"date-parts":[["2015"]]},"page":"41-49","title":"Overcoming barriers during the co-production of climate information for decision-making","type":"article-journal","volume":"9"},"uris":["http://www.mendeley.com/documents/?uuid=5ebfd800-6ed5-3b20-9327-5daf7c200702"]},{"id":"ITEM-7","itemData":{"DOI":"10.1111/tops.12187","ISSN":"17568765","PMID":"26804198","abstract":"Of this article's seven experiments, the first five demonstrate that virtually no Americans know the basic global warming mechanism. Fortunately, Experiments 2–5 found that 2–45 min of physical–chemical climate instruction durably increased such understandings. This mechanistic learning, or merely receiving seven highly germane statistical facts (Experiment 6), also increased climate-change acceptance—across the liberal-conservative spectrum. However, Experiment 7's misleading statistics decreased such acceptance (and dramatically, knowledge–confidence). These readily available attitudinal and conceptual changes through scientific information disconfirm what we term “stasis theory”—which some researchers and many laypeople varyingly maintain. Stasis theory subsumes the claim that informing people (particularly Americans) about climate science may be largely futile or even counterproductive—a view that appears historically naïve, suffers from range restrictions (e.g., near-zero mechanistic knowledge), and/or misinterprets some polarization and (noncausal) correlational data. Our studies evidenced no polarizations. Finally, we introduce HowGlobalWarmingWorks.org—a website designed to directly enhance public “climate-change cognition.”","author":[{"dropping-particle":"","family":"Ranney","given":"Michael Andrew","non-dropping-particle":"","parse-names":false,"suffix":""},{"dropping-particle":"","family":"Clark","given":"Dav","non-dropping-particle":"","parse-names":false,"suffix":""}],"container-title":"Topics in Cognitive Science","id":"ITEM-7","issue":"1","issued":{"date-parts":[["2016"]]},"page":"49-75","title":"Climate Change Conceptual Change: Scientific Information Can Transform Attitudes","type":"article-journal","volume":"8"},"uris":["http://www.mendeley.com/documents/?uuid=23e4052b-5125-4e3f-a20b-27bbe6a4f834"]},{"id":"ITEM-8","itemData":{"DOI":"10.1016/j.habitatint.2013.05.003","ISSN":"01973975","abstract":"Local government represents a key opportunity for implementing local adaptation to the impacts of climate change. The need for adaptation is most urgent in developing countries, yet most research has focused on the barriers to climate change mainstreaming in municipalities of the global North. This paper presents the results of a study that investigated barriers to action on climate change adaptation in eight municipalities in the Western Cape Province of South Africa. Forty-seven municipal actors (officials and councillors) were interviewed regarding the experience of their municipality with climate impacts and adaptive actions (focussing on ecosystem-based adaptation), as well as their knowledge and belief on climate change and adaptation issues. Results show that multiple barriers affect the ability of municipalities to mainstream adaptation issues, from individual-level barriers (such as a lack of understanding of climate change and adaptation options) to regulatory/institutional barriers (such as the problems posed by party politics) to socio-cultural barriers (such as a lack of interest within municipal constituencies for climate change issues). These numerous barriers are not significantly different to those encountered so far in municipalities of the developed world, suggesting that across the globe there are common problems that national and provincial governments need to address in order to mainstream climate change adaptation at the local level (such as changing planning and other laws by which local governments operate in order to recognise climate change impacts). Our research draws attention to a couple of under-researched issues, that of the effects of party politics and councillor qualifications on local government operation and performance, and suggests that much further research should address these topics in both developed and developing countries.","author":[{"dropping-particle":"","family":"Pasquini","given":"L.","non-dropping-particle":"","parse-names":false,"suffix":""},{"dropping-particle":"","family":"Cowling","given":"R.M.","non-dropping-particle":"","parse-names":false,"suffix":""},{"dropping-particle":"","family":"Ziervogel","given":"G.","non-dropping-particle":"","parse-names":false,"suffix":""}],"container-title":"Habitat International","id":"ITEM-8","issued":{"date-parts":[["2013","10"]]},"page":"225-232","title":"Facing the heat: Barriers to mainstreaming climate change adaptation in local government in the Western Cape Province, South Africa","type":"article-journal","volume":"40"},"uris":["http://www.mendeley.com/documents/?uuid=f662ead7-6f4e-3b0e-9de0-617561c93d4a"]}],"mendeley":{"formattedCitation":"(Amundsen et al., 2010; Briley et al., 2015; Jones et al., 2015; Lemos et al., 2012; Pasquini et al., 2013; Porter et al., 2015; Ranney and Clark, 2016; Tribbia and Moser, 2008)","plainTextFormattedCitation":"(Amundsen et al., 2010; Briley et al., 2015; Jones et al., 2015; Lemos et al., 2012; Pasquini et al., 2013; Porter et al., 2015; Ranney and Clark, 2016; Tribbia and Moser, 2008)","previouslyFormattedCitation":"(Amundsen et al., 2010; Briley et al., 2015; Jones et al., 2015; Lemos et al., 2012; Pasquini et al., 2013; Porter et al., 2015; Ranney and Clark, 2016; Tribbia and Moser, 2008)"},"properties":{"noteIndex":0},"schema":"https://github.com/citation-style-language/schema/raw/master/csl-citation.json"}</w:instrText>
            </w:r>
            <w:r w:rsidR="001E681A">
              <w:rPr>
                <w:sz w:val="20"/>
                <w:szCs w:val="20"/>
              </w:rPr>
              <w:fldChar w:fldCharType="separate"/>
            </w:r>
            <w:r w:rsidR="00EF2B5E" w:rsidRPr="00EF2B5E">
              <w:rPr>
                <w:noProof/>
                <w:sz w:val="20"/>
                <w:szCs w:val="20"/>
              </w:rPr>
              <w:t>(Amundsen et al., 2010; Briley et al., 2015; Jones et al., 2015; Lemos et al., 2012; Pasquini et al., 2013; Porter et al., 2015; Ranney and Clark, 2016; Tribbia and Moser, 2008)</w:t>
            </w:r>
            <w:r w:rsidR="001E681A">
              <w:rPr>
                <w:sz w:val="20"/>
                <w:szCs w:val="20"/>
              </w:rPr>
              <w:fldChar w:fldCharType="end"/>
            </w:r>
            <w:r w:rsidR="001E681A">
              <w:rPr>
                <w:sz w:val="20"/>
                <w:szCs w:val="20"/>
              </w:rPr>
              <w:t>, and resource and capacity limitations</w:t>
            </w:r>
            <w:r w:rsidR="00361E34">
              <w:rPr>
                <w:sz w:val="20"/>
                <w:szCs w:val="20"/>
              </w:rPr>
              <w:t xml:space="preserve"> </w:t>
            </w:r>
            <w:r w:rsidR="001E681A">
              <w:rPr>
                <w:sz w:val="20"/>
                <w:szCs w:val="20"/>
              </w:rPr>
              <w:fldChar w:fldCharType="begin" w:fldLock="1"/>
            </w:r>
            <w:r w:rsidR="00361E34">
              <w:rPr>
                <w:sz w:val="20"/>
                <w:szCs w:val="20"/>
              </w:rPr>
              <w:instrText>ADDIN CSL_CITATION {"citationItems":[{"id":"ITEM-1","itemData":{"DOI":"10.1038/nclimate1614","ISSN":"1758-678X","author":[{"dropping-particle":"","family":"Lemos","given":"Maria Carmen","non-dropping-particle":"","parse-names":false,"suffix":""},{"dropping-particle":"","family":"Kirchhoff","given":"Christine J.","non-dropping-particle":"","parse-names":false,"suffix":""},{"dropping-particle":"","family":"Ramprasad","given":"Vijay","non-dropping-particle":"","parse-names":false,"suffix":""}],"container-title":"Nature Climate Change","id":"ITEM-1","issue":"11","issued":{"date-parts":[["2012","11","1"]]},"page":"789-794","title":"Narrowing the climate information usability gap","type":"article-journal","volume":"2"},"uris":["http://www.mendeley.com/documents/?uuid=a1ca8901-0345-4ac2-a588-efcdfdd8f699"]},{"id":"ITEM-2","itemData":{"DOI":"10.1016/j.habitatint.2013.05.003","ISSN":"01973975","abstract":"Local government represents a key opportunity for implementing local adaptation to the impacts of climate change. The need for adaptation is most urgent in developing countries, yet most research has focused on the barriers to climate change mainstreaming in municipalities of the global North. This paper presents the results of a study that investigated barriers to action on climate change adaptation in eight municipalities in the Western Cape Province of South Africa. Forty-seven municipal actors (officials and councillors) were interviewed regarding the experience of their municipality with climate impacts and adaptive actions (focussing on ecosystem-based adaptation), as well as their knowledge and belief on climate change and adaptation issues. Results show that multiple barriers affect the ability of municipalities to mainstream adaptation issues, from individual-level barriers (such as a lack of understanding of climate change and adaptation options) to regulatory/institutional barriers (such as the problems posed by party politics) to socio-cultural barriers (such as a lack of interest within municipal constituencies for climate change issues). These numerous barriers are not significantly different to those encountered so far in municipalities of the developed world, suggesting that across the globe there are common problems that national and provincial governments need to address in order to mainstream climate change adaptation at the local level (such as changing planning and other laws by which local governments operate in order to recognise climate change impacts). Our research draws attention to a couple of under-researched issues, that of the effects of party politics and councillor qualifications on local government operation and performance, and suggests that much further research should address these topics in both developed and developing countries.","author":[{"dropping-particle":"","family":"Pasquini","given":"L.","non-dropping-particle":"","parse-names":false,"suffix":""},{"dropping-particle":"","family":"Cowling","given":"R.M.","non-dropping-particle":"","parse-names":false,"suffix":""},{"dropping-particle":"","family":"Ziervogel","given":"G.","non-dropping-particle":"","parse-names":false,"suffix":""}],"container-title":"Habitat International","id":"ITEM-2","issued":{"date-parts":[["2013","10"]]},"page":"225-232","title":"Facing the heat: Barriers to mainstreaming climate change adaptation in local government in the Western Cape Province, South Africa","type":"article-journal","volume":"40"},"uris":["http://www.mendeley.com/documents/?uuid=f662ead7-6f4e-3b0e-9de0-617561c93d4a"]}],"mendeley":{"formattedCitation":"(Lemos et al., 2012; Pasquini et al., 2013)","plainTextFormattedCitation":"(Lemos et al., 2012; Pasquini et al., 2013)","previouslyFormattedCitation":"(Lemos et al., 2012; Pasquini et al., 2013)"},"properties":{"noteIndex":0},"schema":"https://github.com/citation-style-language/schema/raw/master/csl-citation.json"}</w:instrText>
            </w:r>
            <w:r w:rsidR="001E681A">
              <w:rPr>
                <w:sz w:val="20"/>
                <w:szCs w:val="20"/>
              </w:rPr>
              <w:fldChar w:fldCharType="separate"/>
            </w:r>
            <w:r w:rsidR="00EF2B5E" w:rsidRPr="00EF2B5E">
              <w:rPr>
                <w:noProof/>
                <w:sz w:val="20"/>
                <w:szCs w:val="20"/>
              </w:rPr>
              <w:t>(Lemos et al., 2012; Pasquini et al., 2013)</w:t>
            </w:r>
            <w:r w:rsidR="001E681A">
              <w:rPr>
                <w:sz w:val="20"/>
                <w:szCs w:val="20"/>
              </w:rPr>
              <w:fldChar w:fldCharType="end"/>
            </w:r>
            <w:r w:rsidR="001E681A">
              <w:rPr>
                <w:sz w:val="20"/>
                <w:szCs w:val="20"/>
              </w:rPr>
              <w:t>.</w:t>
            </w:r>
          </w:p>
          <w:p w14:paraId="69F4E7E6" w14:textId="77777777" w:rsidR="001E681A" w:rsidRDefault="001E681A" w:rsidP="006F427B">
            <w:pPr>
              <w:rPr>
                <w:sz w:val="20"/>
                <w:szCs w:val="20"/>
              </w:rPr>
            </w:pPr>
          </w:p>
          <w:p w14:paraId="7371465B" w14:textId="548857ED" w:rsidR="001E681A" w:rsidRPr="00B85CE1" w:rsidRDefault="001E681A" w:rsidP="006F427B">
            <w:pPr>
              <w:rPr>
                <w:sz w:val="20"/>
                <w:szCs w:val="20"/>
              </w:rPr>
            </w:pPr>
            <w:r w:rsidRPr="000D0606">
              <w:rPr>
                <w:sz w:val="20"/>
                <w:szCs w:val="20"/>
              </w:rPr>
              <w:t xml:space="preserve">There remains opportunities and limitations linked to the </w:t>
            </w:r>
            <w:r w:rsidRPr="000D0606">
              <w:rPr>
                <w:b/>
                <w:sz w:val="20"/>
                <w:szCs w:val="20"/>
              </w:rPr>
              <w:t>nature and type of climate information</w:t>
            </w:r>
            <w:r w:rsidRPr="000D0606">
              <w:rPr>
                <w:sz w:val="20"/>
                <w:szCs w:val="20"/>
              </w:rPr>
              <w:t xml:space="preserve"> for adaptation.  Climate information products is more likely to be deployed if they perceive to be accurate, credible, salient and timely</w:t>
            </w:r>
            <w:r w:rsidR="00361E34">
              <w:rPr>
                <w:sz w:val="20"/>
                <w:szCs w:val="20"/>
              </w:rPr>
              <w:t xml:space="preserve"> </w:t>
            </w:r>
            <w:r w:rsidRPr="000D0606">
              <w:rPr>
                <w:sz w:val="20"/>
                <w:szCs w:val="20"/>
              </w:rPr>
              <w:fldChar w:fldCharType="begin" w:fldLock="1"/>
            </w:r>
            <w:r w:rsidR="00361E34">
              <w:rPr>
                <w:sz w:val="20"/>
                <w:szCs w:val="20"/>
              </w:rPr>
              <w:instrText>ADDIN CSL_CITATION {"citationItems":[{"id":"ITEM-1","itemData":{"DOI":"10.1038/nclimate1614","ISSN":"1758-678X","author":[{"dropping-particle":"","family":"Lemos","given":"Maria Carmen","non-dropping-particle":"","parse-names":false,"suffix":""},{"dropping-particle":"","family":"Kirchhoff","given":"Christine J.","non-dropping-particle":"","parse-names":false,"suffix":""},{"dropping-particle":"","family":"Ramprasad","given":"Vijay","non-dropping-particle":"","parse-names":false,"suffix":""}],"container-title":"Nature Climate Change","id":"ITEM-1","issue":"11","issued":{"date-parts":[["2012","11","1"]]},"page":"789-794","title":"Narrowing the climate information usability gap","type":"article-journal","volume":"2"},"uris":["http://www.mendeley.com/documents/?uuid=a1ca8901-0345-4ac2-a588-efcdfdd8f699"]},{"id":"ITEM-2","itemData":{"DOI":"10.1068/c0941","ISSN":"0263-774X","abstract":"This paper analyses the results from two surveys which were sent to all Norwegian municipalities in 2007 and gives an overview of adaptation measures undertaken by local governments. Our analyses show that municipalities have more often invested in measures related to extreme precipitation and flooding than in measures for securing buildings and infrastructure against climate change. One key factor explaining their efforts is whether they have experienced extreme events. Hence adaptation efforts are mainly reactive. With a changing climate comes a greater demand for proactive adaptation processes, as well as knowledge of how adaptation policies and measures could be implemented successfully. This paper emphasises the importance of enhancing institutional capacity in order to address the challenges of climate change adaptation at the municipal level; and asserts that a multilevel governance framework is a way of advancing proactive adaptation and overcoming the identified barriers to adaptation.","author":[{"dropping-particle":"","family":"Amundsen","given":"Helene","non-dropping-particle":"","parse-names":false,"suffix":""},{"dropping-particle":"","family":"Berglund","given":"Frode","non-dropping-particle":"","parse-names":false,"suffix":""},{"dropping-particle":"","family":"Westskog","given":"Hege","non-dropping-particle":"","parse-names":false,"suffix":""}],"container-title":"Environment and Planning C: Government and Policy","id":"ITEM-2","issue":"2","issued":{"date-parts":[["2010","4"]]},"page":"276-289","publisher":"SAGE Publications","title":"Overcoming barriers to climate change adaptation—a question of multilevel governance?","type":"article-journal","volume":"28"},"uris":["http://www.mendeley.com/documents/?uuid=38c9f2cd-ff25-46b6-81e5-ed989f1fd263"]}],"mendeley":{"formattedCitation":"(Amundsen et al., 2010; Lemos et al., 2012)","plainTextFormattedCitation":"(Amundsen et al., 2010; Lemos et al., 2012)","previouslyFormattedCitation":"(Amundsen et al., 2010; Lemos et al., 2012)"},"properties":{"noteIndex":0},"schema":"https://github.com/citation-style-language/schema/raw/master/csl-citation.json"}</w:instrText>
            </w:r>
            <w:r w:rsidRPr="000D0606">
              <w:rPr>
                <w:sz w:val="20"/>
                <w:szCs w:val="20"/>
              </w:rPr>
              <w:fldChar w:fldCharType="separate"/>
            </w:r>
            <w:r w:rsidR="00EF2B5E" w:rsidRPr="00EF2B5E">
              <w:rPr>
                <w:noProof/>
                <w:sz w:val="20"/>
                <w:szCs w:val="20"/>
              </w:rPr>
              <w:t>(Amundsen et al., 2010; Lemos et al., 2012)</w:t>
            </w:r>
            <w:r w:rsidRPr="000D0606">
              <w:rPr>
                <w:sz w:val="20"/>
                <w:szCs w:val="20"/>
              </w:rPr>
              <w:fldChar w:fldCharType="end"/>
            </w:r>
            <w:r w:rsidRPr="000D0606">
              <w:rPr>
                <w:sz w:val="20"/>
                <w:szCs w:val="20"/>
              </w:rPr>
              <w:t>.  Information delivered to decision-makers is often overly technical and prone to misunderstanding of associated uncertainties and suitability to their needs</w:t>
            </w:r>
            <w:r w:rsidR="00361E34">
              <w:rPr>
                <w:sz w:val="20"/>
                <w:szCs w:val="20"/>
              </w:rPr>
              <w:t xml:space="preserve"> </w:t>
            </w:r>
            <w:r w:rsidRPr="000D0606">
              <w:rPr>
                <w:sz w:val="20"/>
                <w:szCs w:val="20"/>
              </w:rPr>
              <w:fldChar w:fldCharType="begin" w:fldLock="1"/>
            </w:r>
            <w:r w:rsidR="00361E34">
              <w:rPr>
                <w:sz w:val="20"/>
                <w:szCs w:val="20"/>
              </w:rPr>
              <w:instrText>ADDIN CSL_CITATION {"citationItems":[{"id":"ITEM-1","itemData":{"DOI":"10.1038/nclimate2701","ISSN":"17586798","abstract":"Many sub-Saharan countries are failing to include climate information in long-term development planning. Ensuring climate-resilient development requires a step change in how medium- to long-term climate information is produced, communicated and utilized in sub-Saharan Africa and elsewhere.","author":[{"dropping-particle":"","family":"Jones","given":"Lindsey","non-dropping-particle":"","parse-names":false,"suffix":""},{"dropping-particle":"","family":"Dougill","given":"Andrew","non-dropping-particle":"","parse-names":false,"suffix":""},{"dropping-particle":"","family":"Jones","given":"Richard G.","non-dropping-particle":"","parse-names":false,"suffix":""},{"dropping-particle":"","family":"Steynor","given":"Anna","non-dropping-particle":"","parse-names":false,"suffix":""},{"dropping-particle":"","family":"Watkiss","given":"Paul","non-dropping-particle":"","parse-names":false,"suffix":""},{"dropping-particle":"","family":"Kane","given":"Cheikh","non-dropping-particle":"","parse-names":false,"suffix":""},{"dropping-particle":"","family":"Koelle","given":"Bettina","non-dropping-particle":"","parse-names":false,"suffix":""},{"dropping-particle":"","family":"Moufouma-Okia","given":"Wilfran","non-dropping-particle":"","parse-names":false,"suffix":""},{"dropping-particle":"","family":"Padgham","given":"Jon","non-dropping-particle":"","parse-names":false,"suffix":""},{"dropping-particle":"","family":"Ranger","given":"Nicola","non-dropping-particle":"","parse-names":false,"suffix":""},{"dropping-particle":"","family":"Roux","given":"Jean Pierre","non-dropping-particle":"","parse-names":false,"suffix":""},{"dropping-particle":"","family":"Suarez","given":"Pablo","non-dropping-particle":"","parse-names":false,"suffix":""},{"dropping-particle":"","family":"Tanner","given":"Thomas","non-dropping-particle":"","parse-names":false,"suffix":""},{"dropping-particle":"","family":"Vincent","given":"Katharine","non-dropping-particle":"","parse-names":false,"suffix":""}],"container-title":"Nature Climate Change","id":"ITEM-1","issue":"9","issued":{"date-parts":[["2015"]]},"page":"812-814","publisher":"Nature Publishing Group","title":"Ensuring climate information guides long-term development","type":"article-journal","volume":"5"},"uris":["http://www.mendeley.com/documents/?uuid=23b41c4e-2622-4527-ab28-f0f672991d3f"]}],"mendeley":{"formattedCitation":"(Jones et al., 2015)","plainTextFormattedCitation":"(Jones et al., 2015)","previouslyFormattedCitation":"(Jones et al., 2015)"},"properties":{"noteIndex":0},"schema":"https://github.com/citation-style-language/schema/raw/master/csl-citation.json"}</w:instrText>
            </w:r>
            <w:r w:rsidRPr="000D0606">
              <w:rPr>
                <w:sz w:val="20"/>
                <w:szCs w:val="20"/>
              </w:rPr>
              <w:fldChar w:fldCharType="separate"/>
            </w:r>
            <w:r w:rsidR="00EF2B5E" w:rsidRPr="00EF2B5E">
              <w:rPr>
                <w:noProof/>
                <w:sz w:val="20"/>
                <w:szCs w:val="20"/>
              </w:rPr>
              <w:t>(Jones et al., 2015)</w:t>
            </w:r>
            <w:r w:rsidRPr="000D0606">
              <w:rPr>
                <w:sz w:val="20"/>
                <w:szCs w:val="20"/>
              </w:rPr>
              <w:fldChar w:fldCharType="end"/>
            </w:r>
            <w:r w:rsidRPr="000D0606">
              <w:rPr>
                <w:sz w:val="20"/>
                <w:szCs w:val="20"/>
              </w:rPr>
              <w:t>. Managers also prefer certain types of information and information sources to make better use of global change information</w:t>
            </w:r>
            <w:r w:rsidR="00361E34">
              <w:rPr>
                <w:sz w:val="20"/>
                <w:szCs w:val="20"/>
              </w:rPr>
              <w:t xml:space="preserve"> </w:t>
            </w:r>
            <w:r w:rsidRPr="000D0606">
              <w:rPr>
                <w:sz w:val="20"/>
                <w:szCs w:val="20"/>
              </w:rPr>
              <w:fldChar w:fldCharType="begin" w:fldLock="1"/>
            </w:r>
            <w:r w:rsidR="00361E34">
              <w:rPr>
                <w:sz w:val="20"/>
                <w:szCs w:val="20"/>
              </w:rPr>
              <w:instrText>ADDIN CSL_CITATION {"citationItems":[{"id":"ITEM-1","itemData":{"DOI":"10.1016/j.envsci.2008.01.003","ISBN":"1462-9011","ISSN":"14629011","abstract":"Climate change and sea-level rise (SLR) increasingly threaten the world's coastlines, managers at local, regional, state, and federal levels will need to plan and implement adaptation measures to cope with these impacts in order to continue to protect the economic, social, and environmental security of the state and of local communities. In this paper, we explore the information needs of California coastal managers as they begin confronting the growing risks from climate change. Through this case study we examine the challenges managers face presently, what information they use to perform their responsibilities, what additional information and other knowledge resources they may need to begin planning for climate change. We place our study into the broader context of the study of how science can best support policy-makers and resource managers as they begin to plan and prepare for adaptation to climate change. Based on extensive interview and survey research in the state, we find that managers prefer certain types of information and information sources and would benefit from various learning opportunities (in addition to that information) to make better use of available global change information. Coastal managers are concerned about climate change and willing to address it in their work, but require financial and technical assistance from other agencies at the state and federal level to do so. The study illustrates the strong need for boundary organizations to serve various intermediary functions between science and practice, especially in the context of adaptation to global climate change impacts. ?? 2008 Elsevier Ltd. All rights reserved.","author":[{"dropping-particle":"","family":"Tribbia","given":"John","non-dropping-particle":"","parse-names":false,"suffix":""},{"dropping-particle":"","family":"Moser","given":"Susanne C.","non-dropping-particle":"","parse-names":false,"suffix":""}],"container-title":"Environmental Science and Policy","id":"ITEM-1","issue":"4","issued":{"date-parts":[["2008"]]},"page":"315-328","title":"More than information: what coastal managers need to plan for climate change","type":"article-journal","volume":"11"},"uris":["http://www.mendeley.com/documents/?uuid=be46e4c0-a86d-4b7c-b4d2-42a3a5362ee6"]}],"mendeley":{"formattedCitation":"(Tribbia and Moser, 2008)","plainTextFormattedCitation":"(Tribbia and Moser, 2008)","previouslyFormattedCitation":"(Tribbia and Moser, 2008)"},"properties":{"noteIndex":0},"schema":"https://github.com/citation-style-language/schema/raw/master/csl-citation.json"}</w:instrText>
            </w:r>
            <w:r w:rsidRPr="000D0606">
              <w:rPr>
                <w:sz w:val="20"/>
                <w:szCs w:val="20"/>
              </w:rPr>
              <w:fldChar w:fldCharType="separate"/>
            </w:r>
            <w:r w:rsidR="00EF2B5E" w:rsidRPr="00EF2B5E">
              <w:rPr>
                <w:noProof/>
                <w:sz w:val="20"/>
                <w:szCs w:val="20"/>
              </w:rPr>
              <w:t>(Tribbia and Moser, 2008)</w:t>
            </w:r>
            <w:r w:rsidRPr="000D0606">
              <w:rPr>
                <w:sz w:val="20"/>
                <w:szCs w:val="20"/>
              </w:rPr>
              <w:fldChar w:fldCharType="end"/>
            </w:r>
            <w:r w:rsidRPr="000D0606">
              <w:rPr>
                <w:sz w:val="20"/>
                <w:szCs w:val="20"/>
              </w:rPr>
              <w:fldChar w:fldCharType="begin" w:fldLock="1"/>
            </w:r>
            <w:r w:rsidR="00361E34">
              <w:rPr>
                <w:sz w:val="20"/>
                <w:szCs w:val="20"/>
              </w:rPr>
              <w:instrText>ADDIN CSL_CITATION {"citationItems":[{"id":"ITEM-1","itemData":{"DOI":"10.1016/j.gloenvcha.2015.10.004","ISBN":"0959-3780","ISSN":"09593780","abstract":"Local government has a crucial role to play in climate change adaptation, both delivering adaptation strategies devised from above and coordinating bottom-up action. This paper draws on a unique longitudinal dataset to measure progress in adaptation by local authorities in Britain, comparing results from a national-scale survey and follow-up interviews conducted in 2003 with a second wave of research completed a decade later. Whereas a decade ago local authority staff were unable to find scientific information that they could understand and use, we find that these technical-cognitive barriers to adaptation are no longer a major problem for local authority respondents. Thanks to considerable Government investment in research and science brokerage to improve the quality and accessibility of climate information, local authorities have developed their adaptive capacity, and their staff are now engaging with the 'right' kind of information in assessing climate change risks and opportunities. However, better knowledge has not translated into tangible adaptation actions. Local authorities face substantial difficulties in implementing adaptation plans. Budget cuts and a lack of political support from central government have sapped institutional capacity and political appetite to address long-term climate vulnerabilities, as local authorities in Britain now struggle even to deliver their immediate statutory responsibilities. Local authority adaptation has progressed farthest where it has been rebranded as resiliency to extreme weather so as to fit with the focus on immediate risks to delivering statutory duties. In the current political environment, adaptation officers need information about the economic costs of weather impacts to local authority services if they are to build the business case for adaptation and gain the leverage to secure resources and institutional license to implement tangible action. Unless these institutional barriers are addressed, local government is likely to struggle to adapt to a changing climate.","author":[{"dropping-particle":"","family":"Porter","given":"James J.","non-dropping-particle":"","parse-names":false,"suffix":""},{"dropping-particle":"","family":"Demeritt","given":"David","non-dropping-particle":"","parse-names":false,"suffix":""},{"dropping-particle":"","family":"Dessai","given":"Suraje","non-dropping-particle":"","parse-names":false,"suffix":""}],"container-title":"Global Environmental Change","id":"ITEM-1","issued":{"date-parts":[["2015"]]},"page":"411-422","publisher":"Elsevier Ltd","title":"The right stuff? Informing adaptation to climate change in British Local Government","type":"article-journal","volume":"35"},"uris":["http://www.mendeley.com/documents/?uuid=a92751a4-fe84-456d-be24-08d954e831f1"]}],"mendeley":{"formattedCitation":"(Porter et al., 2015)","plainTextFormattedCitation":"(Porter et al., 2015)","previouslyFormattedCitation":"(Porter et al., 2015)"},"properties":{"noteIndex":0},"schema":"https://github.com/citation-style-language/schema/raw/master/csl-citation.json"}</w:instrText>
            </w:r>
            <w:r w:rsidRPr="000D0606">
              <w:rPr>
                <w:sz w:val="20"/>
                <w:szCs w:val="20"/>
              </w:rPr>
              <w:fldChar w:fldCharType="separate"/>
            </w:r>
            <w:r w:rsidR="00EF2B5E" w:rsidRPr="00EF2B5E">
              <w:rPr>
                <w:noProof/>
                <w:sz w:val="20"/>
                <w:szCs w:val="20"/>
              </w:rPr>
              <w:t>(Porter et al., 2015)</w:t>
            </w:r>
            <w:r w:rsidRPr="000D0606">
              <w:rPr>
                <w:sz w:val="20"/>
                <w:szCs w:val="20"/>
              </w:rPr>
              <w:fldChar w:fldCharType="end"/>
            </w:r>
            <w:r w:rsidRPr="000D0606">
              <w:rPr>
                <w:sz w:val="20"/>
                <w:szCs w:val="20"/>
              </w:rPr>
              <w:t>. Matching terminology between scientists and stakeholders, unrealistic expectations from and disordered integration of climate information remains a problem for decision-making processes</w:t>
            </w:r>
            <w:r w:rsidR="00361E34">
              <w:rPr>
                <w:sz w:val="20"/>
                <w:szCs w:val="20"/>
              </w:rPr>
              <w:t xml:space="preserve"> </w:t>
            </w:r>
            <w:r w:rsidRPr="000D0606">
              <w:rPr>
                <w:sz w:val="20"/>
                <w:szCs w:val="20"/>
              </w:rPr>
              <w:fldChar w:fldCharType="begin" w:fldLock="1"/>
            </w:r>
            <w:r w:rsidR="00361E34">
              <w:rPr>
                <w:sz w:val="20"/>
                <w:szCs w:val="20"/>
              </w:rPr>
              <w:instrText>ADDIN CSL_CITATION {"citationItems":[{"id":"ITEM-1","itemData":{"DOI":"10.1016/j.crm.2015.04.004","ISSN":"22120963","abstract":"The Great Lakes Integrated Sciences and Assessments program (GLISA) has led the co-development of usable climate information for decision-making in several case study projects. Although each case study is with a unique partnering organization made up of different stakeholders with varying information needs and capabilities, several patterns have emerged that GLISA has identified and overcome to advance the practice of applied climate information. There are three main barriers that GLISA encounters at the onset of many of the case studies: (1) mismatched terminology used by scientists and stakeholders to describe the types of information that are available and needed for problem solving (translation); (2) unrealistic expectations regarding the development of climate information products for problem solving; and (3) disordered integration of when stakeholders want to bring climate information into decision-making processes. Although some or all of these barriers are likely to exist at the onset of any new climate information partnership, GLISA has developed methods for overcoming them more quickly so that the process of co-developing usable climate information is more efficient and effective. In this paper we describe in detail GLISA’s experiences that have led to the realization of these barriers and the steps GLISA has taken to overcome them. We also relate these barriers to literature on the “usability gap” between climate science and information use in decision-making as well as uncertainty cascades in climate change adaptation. These experiences demonstrate that climate scientists performing outreach experience similar struggles as the stakeholders they interact with. However, they also reveal the potential for climate-centered boundary organizations to cultivate their own capacities to overcome these challenges in their partnerships.","author":[{"dropping-particle":"","family":"Briley","given":"Laura","non-dropping-particle":"","parse-names":false,"suffix":""},{"dropping-particle":"","family":"Brown","given":"Daniel","non-dropping-particle":"","parse-names":false,"suffix":""},{"dropping-particle":"","family":"Kalafatis","given":"Scott E.","non-dropping-particle":"","parse-names":false,"suffix":""}],"container-title":"Climate Risk Management","id":"ITEM-1","issued":{"date-parts":[["2015"]]},"page":"41-49","title":"Overcoming barriers during the co-production of climate information for decision-making","type":"article-journal","volume":"9"},"uris":["http://www.mendeley.com/documents/?uuid=5ebfd800-6ed5-3b20-9327-5daf7c200702"]}],"mendeley":{"formattedCitation":"(Briley et al., 2015)","plainTextFormattedCitation":"(Briley et al., 2015)","previouslyFormattedCitation":"(Briley et al., 2015)"},"properties":{"noteIndex":0},"schema":"https://github.com/citation-style-language/schema/raw/master/csl-citation.json"}</w:instrText>
            </w:r>
            <w:r w:rsidRPr="000D0606">
              <w:rPr>
                <w:sz w:val="20"/>
                <w:szCs w:val="20"/>
              </w:rPr>
              <w:fldChar w:fldCharType="separate"/>
            </w:r>
            <w:r w:rsidR="00EF2B5E" w:rsidRPr="00EF2B5E">
              <w:rPr>
                <w:noProof/>
                <w:sz w:val="20"/>
                <w:szCs w:val="20"/>
              </w:rPr>
              <w:t>(Briley et al., 2015)</w:t>
            </w:r>
            <w:r w:rsidRPr="000D0606">
              <w:rPr>
                <w:sz w:val="20"/>
                <w:szCs w:val="20"/>
              </w:rPr>
              <w:fldChar w:fldCharType="end"/>
            </w:r>
            <w:r w:rsidRPr="000D0606">
              <w:rPr>
                <w:sz w:val="20"/>
                <w:szCs w:val="20"/>
              </w:rPr>
              <w:t xml:space="preserve">.  However, extant climatological evidence/theory, e.g. IPCC Assessment Reports, is driving increasing acceptance of global </w:t>
            </w:r>
            <w:r w:rsidRPr="000D0606">
              <w:rPr>
                <w:sz w:val="20"/>
                <w:szCs w:val="20"/>
              </w:rPr>
              <w:lastRenderedPageBreak/>
              <w:t>warming and anthropogenicity</w:t>
            </w:r>
            <w:r w:rsidR="00361E34">
              <w:rPr>
                <w:sz w:val="20"/>
                <w:szCs w:val="20"/>
              </w:rPr>
              <w:t xml:space="preserve"> </w:t>
            </w:r>
            <w:r w:rsidRPr="000D0606">
              <w:rPr>
                <w:sz w:val="20"/>
                <w:szCs w:val="20"/>
              </w:rPr>
              <w:fldChar w:fldCharType="begin" w:fldLock="1"/>
            </w:r>
            <w:r w:rsidR="00361E34">
              <w:rPr>
                <w:sz w:val="20"/>
                <w:szCs w:val="20"/>
              </w:rPr>
              <w:instrText>ADDIN CSL_CITATION {"citationItems":[{"id":"ITEM-1","itemData":{"DOI":"10.1111/tops.12187","ISSN":"17568765","PMID":"26804198","abstract":"Of this article's seven experiments, the first five demonstrate that virtually no Americans know the basic global warming mechanism. Fortunately, Experiments 2–5 found that 2–45 min of physical–chemical climate instruction durably increased such understandings. This mechanistic learning, or merely receiving seven highly germane statistical facts (Experiment 6), also increased climate-change acceptance—across the liberal-conservative spectrum. However, Experiment 7's misleading statistics decreased such acceptance (and dramatically, knowledge–confidence). These readily available attitudinal and conceptual changes through scientific information disconfirm what we term “stasis theory”—which some researchers and many laypeople varyingly maintain. Stasis theory subsumes the claim that informing people (particularly Americans) about climate science may be largely futile or even counterproductive—a view that appears historically naïve, suffers from range restrictions (e.g., near-zero mechanistic knowledge), and/or misinterprets some polarization and (noncausal) correlational data. Our studies evidenced no polarizations. Finally, we introduce HowGlobalWarmingWorks.org—a website designed to directly enhance public “climate-change cognition.”","author":[{"dropping-particle":"","family":"Ranney","given":"Michael Andrew","non-dropping-particle":"","parse-names":false,"suffix":""},{"dropping-particle":"","family":"Clark","given":"Dav","non-dropping-particle":"","parse-names":false,"suffix":""}],"container-title":"Topics in Cognitive Science","id":"ITEM-1","issue":"1","issued":{"date-parts":[["2016"]]},"page":"49-75","title":"Climate Change Conceptual Change: Scientific Information Can Transform Attitudes","type":"article-journal","volume":"8"},"uris":["http://www.mendeley.com/documents/?uuid=23e4052b-5125-4e3f-a20b-27bbe6a4f834"]}],"mendeley":{"formattedCitation":"(Ranney and Clark, 2016)","plainTextFormattedCitation":"(Ranney and Clark, 2016)","previouslyFormattedCitation":"(Ranney and Clark, 2016)"},"properties":{"noteIndex":0},"schema":"https://github.com/citation-style-language/schema/raw/master/csl-citation.json"}</w:instrText>
            </w:r>
            <w:r w:rsidRPr="000D0606">
              <w:rPr>
                <w:sz w:val="20"/>
                <w:szCs w:val="20"/>
              </w:rPr>
              <w:fldChar w:fldCharType="separate"/>
            </w:r>
            <w:r w:rsidR="00EF2B5E" w:rsidRPr="00EF2B5E">
              <w:rPr>
                <w:noProof/>
                <w:sz w:val="20"/>
                <w:szCs w:val="20"/>
              </w:rPr>
              <w:t>(Ranney and Clark, 2016)</w:t>
            </w:r>
            <w:r w:rsidRPr="000D0606">
              <w:rPr>
                <w:sz w:val="20"/>
                <w:szCs w:val="20"/>
              </w:rPr>
              <w:fldChar w:fldCharType="end"/>
            </w:r>
            <w:r w:rsidRPr="000D0606">
              <w:rPr>
                <w:sz w:val="20"/>
                <w:szCs w:val="20"/>
              </w:rPr>
              <w:t>.</w:t>
            </w:r>
            <w:r>
              <w:rPr>
                <w:sz w:val="20"/>
                <w:szCs w:val="20"/>
              </w:rPr>
              <w:t xml:space="preserve"> Even so, </w:t>
            </w:r>
            <w:r w:rsidRPr="000D0606">
              <w:rPr>
                <w:sz w:val="20"/>
                <w:szCs w:val="20"/>
              </w:rPr>
              <w:t xml:space="preserve">municipalities </w:t>
            </w:r>
            <w:r>
              <w:rPr>
                <w:sz w:val="20"/>
                <w:szCs w:val="20"/>
              </w:rPr>
              <w:t xml:space="preserve">still </w:t>
            </w:r>
            <w:r w:rsidRPr="000D0606">
              <w:rPr>
                <w:sz w:val="20"/>
                <w:szCs w:val="20"/>
              </w:rPr>
              <w:t>lack access to credible, practical and relevant information on climate change impacts</w:t>
            </w:r>
            <w:r w:rsidR="00773998">
              <w:rPr>
                <w:sz w:val="20"/>
                <w:szCs w:val="20"/>
              </w:rPr>
              <w:t xml:space="preserve"> </w:t>
            </w:r>
            <w:r w:rsidRPr="000D0606">
              <w:rPr>
                <w:sz w:val="20"/>
                <w:szCs w:val="20"/>
              </w:rPr>
              <w:fldChar w:fldCharType="begin" w:fldLock="1"/>
            </w:r>
            <w:r w:rsidR="00361E34">
              <w:rPr>
                <w:sz w:val="20"/>
                <w:szCs w:val="20"/>
              </w:rPr>
              <w:instrText>ADDIN CSL_CITATION {"citationItems":[{"id":"ITEM-1","itemData":{"DOI":"10.1016/j.habitatint.2013.05.003","ISSN":"01973975","abstract":"Local government represents a key opportunity for implementing local adaptation to the impacts of climate change. The need for adaptation is most urgent in developing countries, yet most research has focused on the barriers to climate change mainstreaming in municipalities of the global North. This paper presents the results of a study that investigated barriers to action on climate change adaptation in eight municipalities in the Western Cape Province of South Africa. Forty-seven municipal actors (officials and councillors) were interviewed regarding the experience of their municipality with climate impacts and adaptive actions (focussing on ecosystem-based adaptation), as well as their knowledge and belief on climate change and adaptation issues. Results show that multiple barriers affect the ability of municipalities to mainstream adaptation issues, from individual-level barriers (such as a lack of understanding of climate change and adaptation options) to regulatory/institutional barriers (such as the problems posed by party politics) to socio-cultural barriers (such as a lack of interest within municipal constituencies for climate change issues). These numerous barriers are not significantly different to those encountered so far in municipalities of the developed world, suggesting that across the globe there are common problems that national and provincial governments need to address in order to mainstream climate change adaptation at the local level (such as changing planning and other laws by which local governments operate in order to recognise climate change impacts). Our research draws attention to a couple of under-researched issues, that of the effects of party politics and councillor qualifications on local government operation and performance, and suggests that much further research should address these topics in both developed and developing countries.","author":[{"dropping-particle":"","family":"Pasquini","given":"L.","non-dropping-particle":"","parse-names":false,"suffix":""},{"dropping-particle":"","family":"Cowling","given":"R.M.","non-dropping-particle":"","parse-names":false,"suffix":""},{"dropping-particle":"","family":"Ziervogel","given":"G.","non-dropping-particle":"","parse-names":false,"suffix":""}],"container-title":"Habitat International","id":"ITEM-1","issued":{"date-parts":[["2013","10"]]},"page":"225-232","title":"Facing the heat: Barriers to mainstreaming climate change adaptation in local government in the Western Cape Province, South Africa","type":"article-journal","volume":"40"},"uris":["http://www.mendeley.com/documents/?uuid=f662ead7-6f4e-3b0e-9de0-617561c93d4a"]}],"mendeley":{"formattedCitation":"(Pasquini et al., 2013)","plainTextFormattedCitation":"(Pasquini et al., 2013)","previouslyFormattedCitation":"(Pasquini et al., 2013)"},"properties":{"noteIndex":0},"schema":"https://github.com/citation-style-language/schema/raw/master/csl-citation.json"}</w:instrText>
            </w:r>
            <w:r w:rsidRPr="000D0606">
              <w:rPr>
                <w:sz w:val="20"/>
                <w:szCs w:val="20"/>
              </w:rPr>
              <w:fldChar w:fldCharType="separate"/>
            </w:r>
            <w:r w:rsidR="00EF2B5E" w:rsidRPr="00EF2B5E">
              <w:rPr>
                <w:noProof/>
                <w:sz w:val="20"/>
                <w:szCs w:val="20"/>
              </w:rPr>
              <w:t>(Pasquini et al., 2013)</w:t>
            </w:r>
            <w:r w:rsidRPr="000D0606">
              <w:rPr>
                <w:sz w:val="20"/>
                <w:szCs w:val="20"/>
              </w:rPr>
              <w:fldChar w:fldCharType="end"/>
            </w:r>
            <w:r>
              <w:rPr>
                <w:sz w:val="20"/>
                <w:szCs w:val="20"/>
              </w:rPr>
              <w:t>.</w:t>
            </w:r>
          </w:p>
          <w:p w14:paraId="5BA50F29" w14:textId="77777777" w:rsidR="001E681A" w:rsidRDefault="001E681A" w:rsidP="006F427B">
            <w:pPr>
              <w:rPr>
                <w:sz w:val="20"/>
                <w:szCs w:val="20"/>
              </w:rPr>
            </w:pPr>
          </w:p>
          <w:p w14:paraId="66438CB5" w14:textId="6334AEEB" w:rsidR="001E681A" w:rsidRPr="00E93B35" w:rsidRDefault="001E681A" w:rsidP="006F427B">
            <w:pPr>
              <w:rPr>
                <w:sz w:val="20"/>
                <w:szCs w:val="20"/>
              </w:rPr>
            </w:pPr>
            <w:r>
              <w:rPr>
                <w:sz w:val="20"/>
                <w:szCs w:val="20"/>
              </w:rPr>
              <w:t xml:space="preserve">Even though climate change information is becoming increasingly common, </w:t>
            </w:r>
            <w:r w:rsidRPr="009C3BE5">
              <w:rPr>
                <w:b/>
                <w:sz w:val="20"/>
                <w:szCs w:val="20"/>
              </w:rPr>
              <w:t>resource and capacity limitations</w:t>
            </w:r>
            <w:r>
              <w:rPr>
                <w:sz w:val="20"/>
                <w:szCs w:val="20"/>
              </w:rPr>
              <w:t xml:space="preserve"> at the local government level remains a challenge. S</w:t>
            </w:r>
            <w:r w:rsidRPr="005E3CFB">
              <w:rPr>
                <w:sz w:val="20"/>
                <w:szCs w:val="20"/>
              </w:rPr>
              <w:t>ufficient human or technical capacity in-house or access to external relevant expertise makes climate forecast use more likely</w:t>
            </w:r>
            <w:r w:rsidR="00361E34">
              <w:rPr>
                <w:sz w:val="20"/>
                <w:szCs w:val="20"/>
              </w:rPr>
              <w:t xml:space="preserve"> </w:t>
            </w:r>
            <w:r w:rsidRPr="005E3CFB">
              <w:rPr>
                <w:sz w:val="20"/>
                <w:szCs w:val="20"/>
              </w:rPr>
              <w:fldChar w:fldCharType="begin" w:fldLock="1"/>
            </w:r>
            <w:r w:rsidR="00361E34">
              <w:rPr>
                <w:sz w:val="20"/>
                <w:szCs w:val="20"/>
              </w:rPr>
              <w:instrText>ADDIN CSL_CITATION {"citationItems":[{"id":"ITEM-1","itemData":{"DOI":"10.1038/nclimate1614","ISSN":"1758-678X","author":[{"dropping-particle":"","family":"Lemos","given":"Maria Carmen","non-dropping-particle":"","parse-names":false,"suffix":""},{"dropping-particle":"","family":"Kirchhoff","given":"Christine J.","non-dropping-particle":"","parse-names":false,"suffix":""},{"dropping-particle":"","family":"Ramprasad","given":"Vijay","non-dropping-particle":"","parse-names":false,"suffix":""}],"container-title":"Nature Climate Change","id":"ITEM-1","issue":"11","issued":{"date-parts":[["2012","11","1"]]},"page":"789-794","title":"Narrowing the climate information usability gap","type":"article-journal","volume":"2"},"uris":["http://www.mendeley.com/documents/?uuid=a1ca8901-0345-4ac2-a588-efcdfdd8f699"]}],"mendeley":{"formattedCitation":"(Lemos et al., 2012)","plainTextFormattedCitation":"(Lemos et al., 2012)","previouslyFormattedCitation":"(Lemos et al., 2012)"},"properties":{"noteIndex":0},"schema":"https://github.com/citation-style-language/schema/raw/master/csl-citation.json"}</w:instrText>
            </w:r>
            <w:r w:rsidRPr="005E3CFB">
              <w:rPr>
                <w:sz w:val="20"/>
                <w:szCs w:val="20"/>
              </w:rPr>
              <w:fldChar w:fldCharType="separate"/>
            </w:r>
            <w:r w:rsidR="00EF2B5E" w:rsidRPr="00EF2B5E">
              <w:rPr>
                <w:noProof/>
                <w:sz w:val="20"/>
                <w:szCs w:val="20"/>
              </w:rPr>
              <w:t>(Lemos et al., 2012)</w:t>
            </w:r>
            <w:r w:rsidRPr="005E3CFB">
              <w:rPr>
                <w:sz w:val="20"/>
                <w:szCs w:val="20"/>
              </w:rPr>
              <w:fldChar w:fldCharType="end"/>
            </w:r>
            <w:r>
              <w:rPr>
                <w:sz w:val="20"/>
                <w:szCs w:val="20"/>
              </w:rPr>
              <w:t xml:space="preserve"> while there are still c</w:t>
            </w:r>
            <w:r w:rsidRPr="00E93B35">
              <w:rPr>
                <w:sz w:val="20"/>
                <w:szCs w:val="20"/>
              </w:rPr>
              <w:t>ognitive and individual barriers to climate change adaptation</w:t>
            </w:r>
            <w:r w:rsidR="00361E34">
              <w:rPr>
                <w:sz w:val="20"/>
                <w:szCs w:val="20"/>
              </w:rPr>
              <w:t xml:space="preserve"> </w:t>
            </w:r>
            <w:r w:rsidRPr="00E93B35">
              <w:rPr>
                <w:sz w:val="20"/>
                <w:szCs w:val="20"/>
              </w:rPr>
              <w:fldChar w:fldCharType="begin" w:fldLock="1"/>
            </w:r>
            <w:r w:rsidR="00361E34">
              <w:rPr>
                <w:sz w:val="20"/>
                <w:szCs w:val="20"/>
              </w:rPr>
              <w:instrText>ADDIN CSL_CITATION {"citationItems":[{"id":"ITEM-1","itemData":{"DOI":"10.1016/j.habitatint.2013.05.003","ISSN":"01973975","abstract":"Local government represents a key opportunity for implementing local adaptation to the impacts of climate change. The need for adaptation is most urgent in developing countries, yet most research has focused on the barriers to climate change mainstreaming in municipalities of the global North. This paper presents the results of a study that investigated barriers to action on climate change adaptation in eight municipalities in the Western Cape Province of South Africa. Forty-seven municipal actors (officials and councillors) were interviewed regarding the experience of their municipality with climate impacts and adaptive actions (focussing on ecosystem-based adaptation), as well as their knowledge and belief on climate change and adaptation issues. Results show that multiple barriers affect the ability of municipalities to mainstream adaptation issues, from individual-level barriers (such as a lack of understanding of climate change and adaptation options) to regulatory/institutional barriers (such as the problems posed by party politics) to socio-cultural barriers (such as a lack of interest within municipal constituencies for climate change issues). These numerous barriers are not significantly different to those encountered so far in municipalities of the developed world, suggesting that across the globe there are common problems that national and provincial governments need to address in order to mainstream climate change adaptation at the local level (such as changing planning and other laws by which local governments operate in order to recognise climate change impacts). Our research draws attention to a couple of under-researched issues, that of the effects of party politics and councillor qualifications on local government operation and performance, and suggests that much further research should address these topics in both developed and developing countries.","author":[{"dropping-particle":"","family":"Pasquini","given":"L.","non-dropping-particle":"","parse-names":false,"suffix":""},{"dropping-particle":"","family":"Cowling","given":"R.M.","non-dropping-particle":"","parse-names":false,"suffix":""},{"dropping-particle":"","family":"Ziervogel","given":"G.","non-dropping-particle":"","parse-names":false,"suffix":""}],"container-title":"Habitat International","id":"ITEM-1","issued":{"date-parts":[["2013","10"]]},"page":"225-232","title":"Facing the heat: Barriers to mainstreaming climate change adaptation in local government in the Western Cape Province, South Africa","type":"article-journal","volume":"40"},"uris":["http://www.mendeley.com/documents/?uuid=f662ead7-6f4e-3b0e-9de0-617561c93d4a"]}],"mendeley":{"formattedCitation":"(Pasquini et al., 2013)","plainTextFormattedCitation":"(Pasquini et al., 2013)","previouslyFormattedCitation":"(Pasquini et al., 2013)"},"properties":{"noteIndex":0},"schema":"https://github.com/citation-style-language/schema/raw/master/csl-citation.json"}</w:instrText>
            </w:r>
            <w:r w:rsidRPr="00E93B35">
              <w:rPr>
                <w:sz w:val="20"/>
                <w:szCs w:val="20"/>
              </w:rPr>
              <w:fldChar w:fldCharType="separate"/>
            </w:r>
            <w:r w:rsidR="00EF2B5E" w:rsidRPr="00EF2B5E">
              <w:rPr>
                <w:noProof/>
                <w:sz w:val="20"/>
                <w:szCs w:val="20"/>
              </w:rPr>
              <w:t>(Pasquini et al., 2013)</w:t>
            </w:r>
            <w:r w:rsidRPr="00E93B35">
              <w:rPr>
                <w:sz w:val="20"/>
                <w:szCs w:val="20"/>
              </w:rPr>
              <w:fldChar w:fldCharType="end"/>
            </w:r>
            <w:r>
              <w:rPr>
                <w:sz w:val="20"/>
                <w:szCs w:val="20"/>
              </w:rPr>
              <w:t>.</w:t>
            </w:r>
          </w:p>
        </w:tc>
      </w:tr>
      <w:tr w:rsidR="001E681A" w:rsidRPr="00BC70DF" w14:paraId="159CB239" w14:textId="77777777" w:rsidTr="001E681A">
        <w:tc>
          <w:tcPr>
            <w:tcW w:w="9072" w:type="dxa"/>
            <w:tcBorders>
              <w:top w:val="single" w:sz="4" w:space="0" w:color="auto"/>
            </w:tcBorders>
          </w:tcPr>
          <w:p w14:paraId="06098E20" w14:textId="16A6A2FC" w:rsidR="001E681A" w:rsidRDefault="001E681A" w:rsidP="006F427B">
            <w:pPr>
              <w:rPr>
                <w:sz w:val="20"/>
                <w:szCs w:val="20"/>
              </w:rPr>
            </w:pPr>
            <w:r w:rsidRPr="005E3323">
              <w:rPr>
                <w:i/>
                <w:sz w:val="20"/>
                <w:szCs w:val="20"/>
              </w:rPr>
              <w:lastRenderedPageBreak/>
              <w:t>Notwithstanding the volume of global and regional climate data available, the demand for locally relevant climate change data is only sometimes satisfied</w:t>
            </w:r>
            <w:r>
              <w:rPr>
                <w:sz w:val="20"/>
                <w:szCs w:val="20"/>
              </w:rPr>
              <w:t xml:space="preserve"> since </w:t>
            </w:r>
            <w:r w:rsidRPr="000D0606">
              <w:rPr>
                <w:sz w:val="20"/>
                <w:szCs w:val="20"/>
              </w:rPr>
              <w:t xml:space="preserve">specific adaptation measures </w:t>
            </w:r>
            <w:r>
              <w:rPr>
                <w:sz w:val="20"/>
                <w:szCs w:val="20"/>
              </w:rPr>
              <w:t>requires</w:t>
            </w:r>
            <w:r w:rsidRPr="000D0606">
              <w:rPr>
                <w:sz w:val="20"/>
                <w:szCs w:val="20"/>
              </w:rPr>
              <w:t xml:space="preserve"> information on specific parameters not yet evaluated in climate model simulations</w:t>
            </w:r>
            <w:r w:rsidR="00361E34">
              <w:rPr>
                <w:sz w:val="20"/>
                <w:szCs w:val="20"/>
              </w:rPr>
              <w:t xml:space="preserve"> </w:t>
            </w:r>
            <w:r>
              <w:rPr>
                <w:sz w:val="20"/>
                <w:szCs w:val="20"/>
              </w:rPr>
              <w:fldChar w:fldCharType="begin" w:fldLock="1"/>
            </w:r>
            <w:r w:rsidR="00361E34">
              <w:rPr>
                <w:sz w:val="20"/>
                <w:szCs w:val="20"/>
              </w:rPr>
              <w:instrText>ADDIN CSL_CITATION {"citationItems":[{"id":"ITEM-1","itemData":{"DOI":"10.3390/cli5020025","abstract":"Municipalities are important actors in the field of local climate change adaptation. Stakeholders need scientifically sound information tailored to their needs to make local assessment of climate change effects. To provide tailored data to support municipal decision-making, climate scientists must know the state of municipal climate change adaptation, and the climate parameters relevant to decisions about such adaptation. The results of an empirical study in municipalities in the state of Baden-Wuerttemberg in Southwestern Germany showed that adaptation is a relatively new topic, but one of increasing importance. Therefore, past weather events that caused problems in a municipality can be a starting point in adaptation considerations. Deduction of tailored climate parameters has shown that, for decisions on the implementation of specific adaptation measures, it also is necessary to have information on specific parameters not yet evaluated in climate model simulations. We recommend intensifying the professional exchange between climate scientists and stakeholders in collaborative projects with the dual goals of making practical adaptation experience and knowledge accessible to climate science, and providing municipalities with tailored information about climate change and its effects.","author":[{"dropping-particle":"","family":"Hackenbruch","given":"Julia","non-dropping-particle":"","parse-names":false,"suffix":""},{"dropping-particle":"","family":"Kunz-Plapp","given":"Tina","non-dropping-particle":"","parse-names":false,"suffix":""},{"dropping-particle":"","family":"Müller","given":"Sebastian","non-dropping-particle":"","parse-names":false,"suffix":""},{"dropping-particle":"","family":"Schipper","given":"Janus","non-dropping-particle":"","parse-names":false,"suffix":""}],"container-title":"Climate","id":"ITEM-1","issue":"2","issued":{"date-parts":[["2017"]]},"page":"25","title":"Tailoring Climate Parameters to Information Needs for Local Adaptation to Climate Change","type":"article-journal","volume":"5"},"uris":["http://www.mendeley.com/documents/?uuid=634491b6-129c-410a-89fc-602aa68156b7"]}],"mendeley":{"formattedCitation":"(Hackenbruch et al., 2017)","plainTextFormattedCitation":"(Hackenbruch et al., 2017)","previouslyFormattedCitation":"(Hackenbruch et al., 2017)"},"properties":{"noteIndex":0},"schema":"https://github.com/citation-style-language/schema/raw/master/csl-citation.json"}</w:instrText>
            </w:r>
            <w:r>
              <w:rPr>
                <w:sz w:val="20"/>
                <w:szCs w:val="20"/>
              </w:rPr>
              <w:fldChar w:fldCharType="separate"/>
            </w:r>
            <w:r w:rsidR="00EF2B5E" w:rsidRPr="00EF2B5E">
              <w:rPr>
                <w:noProof/>
                <w:sz w:val="20"/>
                <w:szCs w:val="20"/>
              </w:rPr>
              <w:t>(Hackenbruch et al., 2017)</w:t>
            </w:r>
            <w:r>
              <w:rPr>
                <w:sz w:val="20"/>
                <w:szCs w:val="20"/>
              </w:rPr>
              <w:fldChar w:fldCharType="end"/>
            </w:r>
            <w:r>
              <w:rPr>
                <w:sz w:val="20"/>
                <w:szCs w:val="20"/>
              </w:rPr>
              <w:t>.  Barriers and limitations includes the lack of access to technical data</w:t>
            </w:r>
            <w:r w:rsidR="00361E34">
              <w:rPr>
                <w:sz w:val="20"/>
                <w:szCs w:val="20"/>
              </w:rPr>
              <w:t xml:space="preserve"> </w:t>
            </w:r>
            <w:r>
              <w:rPr>
                <w:sz w:val="20"/>
                <w:szCs w:val="20"/>
              </w:rPr>
              <w:fldChar w:fldCharType="begin" w:fldLock="1"/>
            </w:r>
            <w:r w:rsidR="00361E34">
              <w:rPr>
                <w:sz w:val="20"/>
                <w:szCs w:val="20"/>
              </w:rPr>
              <w:instrText>ADDIN CSL_CITATION {"citationItems":[{"id":"ITEM-1","itemData":{"DOI":"10.1007/s11027-011-9301-2","ISSN":"1381-2386","author":[{"dropping-particle":"","family":"Measham","given":"Thomas G.","non-dropping-particle":"","parse-names":false,"suffix":""},{"dropping-particle":"","family":"Preston","given":"Benjamin L.","non-dropping-particle":"","parse-names":false,"suffix":""},{"dropping-particle":"","family":"Brooke","given":"Cassandra","non-dropping-particle":"","parse-names":false,"suffix":""},{"dropping-particle":"","family":"Smith","given":"Timothy F.","non-dropping-particle":"","parse-names":false,"suffix":""},{"dropping-particle":"","family":"Morrison","given":"Craig","non-dropping-particle":"","parse-names":false,"suffix":""},{"dropping-particle":"","family":"Withycombe","given":"Geoff","non-dropping-particle":"","parse-names":false,"suffix":""},{"dropping-particle":"","family":"Gorddard","given":"Russell","non-dropping-particle":"","parse-names":false,"suffix":""},{"dropping-particle":"","family":"Brooke","given":"Cassandra","non-dropping-particle":"","parse-names":false,"suffix":""},{"dropping-particle":"","family":"Gorddard","given":"Russell","non-dropping-particle":"","parse-names":false,"suffix":""},{"dropping-particle":"","family":"Withycombe","given":"Geoff","non-dropping-particle":"","parse-names":false,"suffix":""},{"dropping-particle":"","family":"Morrison","given":"Craig","non-dropping-particle":"","parse-names":false,"suffix":""}],"container-title":"Mitigation and Adaptation Strategies for Global Change","id":"ITEM-1","issue":"8","issued":{"date-parts":[["2011","12","26"]]},"page":"889-909","publisher":"Springer Netherlands","title":"Adapting to climate change through local municipal planning: barriers and challenges","type":"article-journal","volume":"16"},"uris":["http://www.mendeley.com/documents/?uuid=af939de1-161f-4b60-b30b-5e001950f0dd"]},{"id":"ITEM-2","itemData":{"author":[{"dropping-particle":"","family":"Prieur-Richard","given":"Anne-Hélène","non-dropping-particle":"","parse-names":false,"suffix":""},{"dropping-particle":"","family":"Walsh","given":"Brenna","non-dropping-particle":"","parse-names":false,"suffix":""},{"dropping-particle":"","family":"Craig","given":"Marlies","non-dropping-particle":"","parse-names":false,"suffix":""},{"dropping-particle":"","family":"Melamed","given":"Megan","non-dropping-particle":"","parse-names":false,"suffix":""},{"dropping-particle":"","family":"Colbert","given":"M Lisa","non-dropping-particle":"","parse-names":false,"suffix":""},{"dropping-particle":"","family":"Pathak","given":"Minal","non-dropping-particle":"","parse-names":false,"suffix":""},{"dropping-particle":"","family":"Connors","given":"Sarah","non-dropping-particle":"","parse-names":false,"suffix":""},{"dropping-particle":"","family":"Bai","given":"Xuemei","non-dropping-particle":"","parse-names":false,"suffix":""},{"dropping-particle":"","family":"Barau","given":"Aliyu","non-dropping-particle":"","parse-names":false,"suffix":""},{"dropping-particle":"","family":"Bulkeley","given":"Harriet","non-dropping-particle":"","parse-names":false,"suffix":""},{"dropping-particle":"","family":"Cleugh","given":"Helen","non-dropping-particle":"","parse-names":false,"suffix":""},{"dropping-particle":"","family":"Colenbrander","given":"Sarah","non-dropping-particle":"","parse-names":false,"suffix":""},{"dropping-particle":"","family":"Dodman","given":"David","non-dropping-particle":"","parse-names":false,"suffix":""},{"dropping-particle":"","family":"Dhakal","given":"Shobhakar","non-dropping-particle":"","parse-names":false,"suffix":""},{"dropping-particle":"","family":"Dawson","given":"Richard","non-dropping-particle":"","parse-names":false,"suffix":""},{"dropping-particle":"","family":"Greenwalt","given":"Julie","non-dropping-particle":"","parse-names":false,"suffix":""},{"dropping-particle":"","family":"Kurian","given":"Priya","non-dropping-particle":"","parse-names":false,"suffix":""},{"dropping-particle":"","family":"Lee","given":"Boram","non-dropping-particle":"","parse-names":false,"suffix":""},{"dropping-particle":"","family":"Leonardson","given":"Lykke","non-dropping-particle":"","parse-names":false,"suffix":""},{"dropping-particle":"","family":"Masson-delmotte","given":"Valerie","non-dropping-particle":"","parse-names":false,"suffix":""},{"dropping-particle":"","family":"Munshi","given":"Debashish","non-dropping-particle":"","parse-names":false,"suffix":""},{"dropping-particle":"","family":"Okem","given":"Andrew","non-dropping-particle":"","parse-names":false,"suffix":""},{"dropping-particle":"","family":"Ramos","given":"Gian C Delgado","non-dropping-particle":"","parse-names":false,"suffix":""},{"dropping-particle":"","family":"Rodriguez","given":"Roberto Sanchez","non-dropping-particle":"","parse-names":false,"suffix":""},{"dropping-particle":"","family":"Roberts","given":"Debra","non-dropping-particle":"","parse-names":false,"suffix":""},{"dropping-particle":"","family":"Rosenzweig","given":"Cynthia","non-dropping-particle":"","parse-names":false,"suffix":""},{"dropping-particle":"","family":"Schultz","given":"Seth","non-dropping-particle":"","parse-names":false,"suffix":""},{"dropping-particle":"","family":"Seto","given":"Karen","non-dropping-particle":"","parse-names":false,"suffix":""},{"dropping-particle":"","family":"Solecki","given":"William","non-dropping-particle":"","parse-names":false,"suffix":""},{"dropping-particle":"","family":"Van","given":"Maryke","non-dropping-particle":"","parse-names":false,"suffix":""},{"dropping-particle":"","family":"Ürge-vorsatz","given":"Diana","non-dropping-particle":"","parse-names":false,"suffix":""}],"id":"ITEM-2","issued":{"date-parts":[["2018"]]},"number-of-pages":"1-33","publisher-place":"Incheon, Korea","title":"Global Research and Action Agenda on Cities and Climate Change Science","type":"report"},"uris":["http://www.mendeley.com/documents/?uuid=f4548f27-1672-489d-bee5-67c414061f9d"]},{"id":"ITEM-3","itemData":{"DOI":"10.1038/nclimate2701","ISSN":"17586798","abstract":"Many sub-Saharan countries are failing to include climate information in long-term development planning. Ensuring climate-resilient development requires a step change in how medium- to long-term climate information is produced, communicated and utilized in sub-Saharan Africa and elsewhere.","author":[{"dropping-particle":"","family":"Jones","given":"Lindsey","non-dropping-particle":"","parse-names":false,"suffix":""},{"dropping-particle":"","family":"Dougill","given":"Andrew","non-dropping-particle":"","parse-names":false,"suffix":""},{"dropping-particle":"","family":"Jones","given":"Richard G.","non-dropping-particle":"","parse-names":false,"suffix":""},{"dropping-particle":"","family":"Steynor","given":"Anna","non-dropping-particle":"","parse-names":false,"suffix":""},{"dropping-particle":"","family":"Watkiss","given":"Paul","non-dropping-particle":"","parse-names":false,"suffix":""},{"dropping-particle":"","family":"Kane","given":"Cheikh","non-dropping-particle":"","parse-names":false,"suffix":""},{"dropping-particle":"","family":"Koelle","given":"Bettina","non-dropping-particle":"","parse-names":false,"suffix":""},{"dropping-particle":"","family":"Moufouma-Okia","given":"Wilfran","non-dropping-particle":"","parse-names":false,"suffix":""},{"dropping-particle":"","family":"Padgham","given":"Jon","non-dropping-particle":"","parse-names":false,"suffix":""},{"dropping-particle":"","family":"Ranger","given":"Nicola","non-dropping-particle":"","parse-names":false,"suffix":""},{"dropping-particle":"","family":"Roux","given":"Jean Pierre","non-dropping-particle":"","parse-names":false,"suffix":""},{"dropping-particle":"","family":"Suarez","given":"Pablo","non-dropping-particle":"","parse-names":false,"suffix":""},{"dropping-particle":"","family":"Tanner","given":"Thomas","non-dropping-particle":"","parse-names":false,"suffix":""},{"dropping-particle":"","family":"Vincent","given":"Katharine","non-dropping-particle":"","parse-names":false,"suffix":""}],"container-title":"Nature Climate Change","id":"ITEM-3","issue":"9","issued":{"date-parts":[["2015"]]},"page":"812-814","publisher":"Nature Publishing Group","title":"Ensuring climate information guides long-term development","type":"article-journal","volume":"5"},"uris":["http://www.mendeley.com/documents/?uuid=23b41c4e-2622-4527-ab28-f0f672991d3f"]}],"mendeley":{"formattedCitation":"(Jones et al., 2015; Measham et al., 2011; Prieur-Richard et al., 2018)","plainTextFormattedCitation":"(Jones et al., 2015; Measham et al., 2011; Prieur-Richard et al., 2018)","previouslyFormattedCitation":"(Jones et al., 2015; Measham et al., 2011; Prieur-Richard et al., 2018)"},"properties":{"noteIndex":0},"schema":"https://github.com/citation-style-language/schema/raw/master/csl-citation.json"}</w:instrText>
            </w:r>
            <w:r>
              <w:rPr>
                <w:sz w:val="20"/>
                <w:szCs w:val="20"/>
              </w:rPr>
              <w:fldChar w:fldCharType="separate"/>
            </w:r>
            <w:r w:rsidR="00EF2B5E" w:rsidRPr="00EF2B5E">
              <w:rPr>
                <w:noProof/>
                <w:sz w:val="20"/>
                <w:szCs w:val="20"/>
              </w:rPr>
              <w:t>(Jones et al., 2015; Measham et al., 2011; Prieur-Richard et al., 2018)</w:t>
            </w:r>
            <w:r>
              <w:rPr>
                <w:sz w:val="20"/>
                <w:szCs w:val="20"/>
              </w:rPr>
              <w:fldChar w:fldCharType="end"/>
            </w:r>
            <w:r>
              <w:rPr>
                <w:sz w:val="20"/>
                <w:szCs w:val="20"/>
              </w:rPr>
              <w:t>, and the scale and type of data</w:t>
            </w:r>
            <w:r w:rsidR="00361E34">
              <w:rPr>
                <w:sz w:val="20"/>
                <w:szCs w:val="20"/>
              </w:rPr>
              <w:t xml:space="preserve"> </w:t>
            </w:r>
            <w:r>
              <w:rPr>
                <w:sz w:val="20"/>
                <w:szCs w:val="20"/>
              </w:rPr>
              <w:fldChar w:fldCharType="begin" w:fldLock="1"/>
            </w:r>
            <w:r w:rsidR="00361E34">
              <w:rPr>
                <w:sz w:val="20"/>
                <w:szCs w:val="20"/>
              </w:rPr>
              <w:instrText>ADDIN CSL_CITATION {"citationItems":[{"id":"ITEM-1","itemData":{"DOI":"10.1038/d41586-018-02409-z","ISSN":"0028-0836","abstract":"Xuemei Bai and colleagues call for long-term, cross-disciplinary studies to reduce carbon emissions and urban risks from global warming.","author":[{"dropping-particle":"","family":"Bai","given":"Xuemei","non-dropping-particle":"","parse-names":false,"suffix":""},{"dropping-particle":"","family":"Dawson","given":"Richard J.","non-dropping-particle":"","parse-names":false,"suffix":""},{"dropping-particle":"","family":"Ürge-Vorsatz","given":"Diana","non-dropping-particle":"","parse-names":false,"suffix":""},{"dropping-particle":"","family":"Delgado","given":"Gian C.","non-dropping-particle":"","parse-names":false,"suffix":""},{"dropping-particle":"","family":"Salisu Barau","given":"Aliyu","non-dropping-particle":"","parse-names":false,"suffix":""},{"dropping-particle":"","family":"Dhakal","given":"Shobhakar","non-dropping-particle":"","parse-names":false,"suffix":""},{"dropping-particle":"","family":"Dodman","given":"David","non-dropping-particle":"","parse-names":false,"suffix":""},{"dropping-particle":"","family":"Leonardsen","given":"Lykke","non-dropping-particle":"","parse-names":false,"suffix":""},{"dropping-particle":"","family":"Masson-Delmotte","given":"Valérie","non-dropping-particle":"","parse-names":false,"suffix":""},{"dropping-particle":"","family":"Roberts","given":"Debra C.","non-dropping-particle":"","parse-names":false,"suffix":""},{"dropping-particle":"","family":"Schultz","given":"Seth","non-dropping-particle":"","parse-names":false,"suffix":""}],"container-title":"Nature","id":"ITEM-1","issue":"7694","issued":{"date-parts":[["2018","3","1"]]},"page":"23-25","title":"Six research priorities for cities and climate change","type":"article-journal","volume":"555"},"uris":["http://www.mendeley.com/documents/?uuid=e902dafa-18ad-4df9-940a-6b55f3eaa64e"]},{"id":"ITEM-2","itemData":{"author":[{"dropping-particle":"","family":"Prieur-Richard","given":"Anne-Hélène","non-dropping-particle":"","parse-names":false,"suffix":""},{"dropping-particle":"","family":"Walsh","given":"Brenna","non-dropping-particle":"","parse-names":false,"suffix":""},{"dropping-particle":"","family":"Craig","given":"Marlies","non-dropping-particle":"","parse-names":false,"suffix":""},{"dropping-particle":"","family":"Melamed","given":"Megan","non-dropping-particle":"","parse-names":false,"suffix":""},{"dropping-particle":"","family":"Colbert","given":"M Lisa","non-dropping-particle":"","parse-names":false,"suffix":""},{"dropping-particle":"","family":"Pathak","given":"Minal","non-dropping-particle":"","parse-names":false,"suffix":""},{"dropping-particle":"","family":"Connors","given":"Sarah","non-dropping-particle":"","parse-names":false,"suffix":""},{"dropping-particle":"","family":"Bai","given":"Xuemei","non-dropping-particle":"","parse-names":false,"suffix":""},{"dropping-particle":"","family":"Barau","given":"Aliyu","non-dropping-particle":"","parse-names":false,"suffix":""},{"dropping-particle":"","family":"Bulkeley","given":"Harriet","non-dropping-particle":"","parse-names":false,"suffix":""},{"dropping-particle":"","family":"Cleugh","given":"Helen","non-dropping-particle":"","parse-names":false,"suffix":""},{"dropping-particle":"","family":"Colenbrander","given":"Sarah","non-dropping-particle":"","parse-names":false,"suffix":""},{"dropping-particle":"","family":"Dodman","given":"David","non-dropping-particle":"","parse-names":false,"suffix":""},{"dropping-particle":"","family":"Dhakal","given":"Shobhakar","non-dropping-particle":"","parse-names":false,"suffix":""},{"dropping-particle":"","family":"Dawson","given":"Richard","non-dropping-particle":"","parse-names":false,"suffix":""},{"dropping-particle":"","family":"Greenwalt","given":"Julie","non-dropping-particle":"","parse-names":false,"suffix":""},{"dropping-particle":"","family":"Kurian","given":"Priya","non-dropping-particle":"","parse-names":false,"suffix":""},{"dropping-particle":"","family":"Lee","given":"Boram","non-dropping-particle":"","parse-names":false,"suffix":""},{"dropping-particle":"","family":"Leonardson","given":"Lykke","non-dropping-particle":"","parse-names":false,"suffix":""},{"dropping-particle":"","family":"Masson-delmotte","given":"Valerie","non-dropping-particle":"","parse-names":false,"suffix":""},{"dropping-particle":"","family":"Munshi","given":"Debashish","non-dropping-particle":"","parse-names":false,"suffix":""},{"dropping-particle":"","family":"Okem","given":"Andrew","non-dropping-particle":"","parse-names":false,"suffix":""},{"dropping-particle":"","family":"Ramos","given":"Gian C Delgado","non-dropping-particle":"","parse-names":false,"suffix":""},{"dropping-particle":"","family":"Rodriguez","given":"Roberto Sanchez","non-dropping-particle":"","parse-names":false,"suffix":""},{"dropping-particle":"","family":"Roberts","given":"Debra","non-dropping-particle":"","parse-names":false,"suffix":""},{"dropping-particle":"","family":"Rosenzweig","given":"Cynthia","non-dropping-particle":"","parse-names":false,"suffix":""},{"dropping-particle":"","family":"Schultz","given":"Seth","non-dropping-particle":"","parse-names":false,"suffix":""},{"dropping-particle":"","family":"Seto","given":"Karen","non-dropping-particle":"","parse-names":false,"suffix":""},{"dropping-particle":"","family":"Solecki","given":"William","non-dropping-particle":"","parse-names":false,"suffix":""},{"dropping-particle":"","family":"Van","given":"Maryke","non-dropping-particle":"","parse-names":false,"suffix":""},{"dropping-particle":"","family":"Ürge-vorsatz","given":"Diana","non-dropping-particle":"","parse-names":false,"suffix":""}],"id":"ITEM-2","issued":{"date-parts":[["2018"]]},"number-of-pages":"1-33","publisher-place":"Incheon, Korea","title":"Global Research and Action Agenda on Cities and Climate Change Science","type":"report"},"uris":["http://www.mendeley.com/documents/?uuid=f4548f27-1672-489d-bee5-67c414061f9d"]},{"id":"ITEM-3","itemData":{"DOI":"10.1016/j.landurbplan.2017.05.019","ISSN":"01692046","abstract":"Climate change is projected to have increased temperature and more frequent and intense rainfalls in the northeast of the United States. Green infrastructure has been identified as a critical strategy for stormwater management and flooding mitigation as well as for climate change adaptation. Climate science plays an important role in understanding a range of climate change impacts and the effects of green infrastructure for climate change planning. Nevertheless, a lack of down-scaled climate change data and place-based assessment has discouraged local communities to pursue further climate change plans. This study proposed a transdisciplinary planning framework assessing the effects of detention in mitigating climate change-induced flooding, using a case in the Charles River watershed, Massachusetts, USA. Derived from a climate sensitivity test in the watershed, 36 climate change conditions were modeled using Soil and Water Assessment Tool (SWAT) and compared to IPCC scenarios. Statistical analyses revealed that detention is more efficient in reducing flooding hazards in low and moderate emission scenarios than those at high emission scenarios. A range of extra land area designated for detention would be needed for mitigating floods under various climate change scenarios. Planning implications include the needs for effective siting of detention areas combined with soil conservation in watershed planning, innovations in adaptive land planning and urban design, and a call for an integration of climate science and hydrological assessment in the transdisciplinary planning processes to better inform and facilitate decision-making using green infrastructure for climate change adaptation in local communities.","author":[{"dropping-particle":"","family":"Cheng","given":"Chingwen","non-dropping-particle":"","parse-names":false,"suffix":""},{"dropping-particle":"","family":"Yang","given":"Y.C. Ethan","non-dropping-particle":"","parse-names":false,"suffix":""},{"dropping-particle":"","family":"Ryan","given":"Robert","non-dropping-particle":"","parse-names":false,"suffix":""},{"dropping-particle":"","family":"Yu","given":"Qian","non-dropping-particle":"","parse-names":false,"suffix":""},{"dropping-particle":"","family":"Brabec","given":"Elizabeth","non-dropping-particle":"","parse-names":false,"suffix":""}],"container-title":"Landscape and Urban Planning","id":"ITEM-3","issued":{"date-parts":[["2017","11","1"]]},"page":"25-36","publisher":"Elsevier","title":"Assessing climate change-induced flooding mitigation for adaptation in Boston’s Charles River watershed, USA","type":"article-journal","volume":"167"},"uris":["http://www.mendeley.com/documents/?uuid=9c3fd134-7766-3f8d-bff3-e993901f95a1"]},{"id":"ITEM-4","itemData":{"DOI":"10.1007/s10113-016-1030-3","ISSN":"1436378X","abstract":"Planning for adaptation to climate change is often regarded to be a local imperative and considered to be more effective if grounded on a solid evidence base and recognisant of relevant climate projections. Research has already documented some of the challenges of making climate information usable in decision-making but has not yet sufficiently reflected on the role of the wider institu- tional and regulatory context. This article examines the impact of the external institutional context on the use and usability of climate projections in local government through an analysis of 44 planning and climate change (adaptation) documents and 54 semi-structured interviews with planners in England and Germany conducted between July 2013 and May 2014. We show that there is little demand for climate projections in local adaptation planning in either country due to existing policy, legal and regula- tory frameworks. Local government in England has not only experienced a decline in use of climate projections,but also the waning of the climate change adaptation agenda more widely, amidst changes in the planning and regulatory framework and severe budget cuts. In Germany, spatial planning makes substantial use of past and present climate data, but the strictly regulated nature of planning prevents the use of climate projections, due to their inherent uncertainties. Findings from the two countries highlight that if we are to better understand the usability of climate projections, we need to be more aware of the institutional context within which planning decisions are made. Otherwise we run the risk of continuing to provide tools and information that are of limited use within their intended context","author":[{"dropping-particle":"","family":"Lorenz","given":"Susanne","non-dropping-particle":"","parse-names":false,"suffix":""},{"dropping-particle":"","family":"Dessai","given":"Suraje","non-dropping-particle":"","parse-names":false,"suffix":""},{"dropping-particle":"","family":"Forster","given":"Piers M.","non-dropping-particle":"","parse-names":false,"suffix":""},{"dropping-particle":"","family":"Paavola","given":"Jouni","non-dropping-particle":"","parse-names":false,"suffix":""}],"container-title":"Regional Environmental Change","id":"ITEM-4","issue":"2","issued":{"date-parts":[["2017"]]},"page":"425-435","publisher":"Springer Berlin Heidelberg","title":"Adaptation planning and the use of climate change projections in local government in England and Germany","type":"article-journal","volume":"17"},"uris":["http://www.mendeley.com/documents/?uuid=43ffc724-6d9f-4075-923d-1e2aa28afc18"]},{"id":"ITEM-5","itemData":{"DOI":"10.1038/nature08823","ISBN":"0028-0836","ISSN":"0028-0836","PMID":"20148028","abstract":"Advances in the science and observation of climate change are providing a clearer understanding of the inherent variability of Earth's climate system and its likely response to human and natural influences. The implications of climate change for the environment and society will depend not only on the response of the Earth system to changes in radiative forcings, but also on how humankind responds through changes in technology, economies, lifestyle and policy. Extensive uncertainties exist in future forcings of and responses to climate change, necessitating the use of scenarios of the future to explore the potential consequences of different response options. To date, such scenarios have not adequately examined crucial possibilities, such as climate change mitigation and adaptation, and have relied on research processes that slowed the exchange of information among physical, biological and social scientists. Here we describe a new process for creating plausible scenarios to investigate some of the most challenging and important questions about climate change confronting the global community.","author":[{"dropping-particle":"","family":"Moss","given":"Richard H.","non-dropping-particle":"","parse-names":false,"suffix":""},{"dropping-particle":"","family":"Edmonds","given":"Jae A.","non-dropping-particle":"","parse-names":false,"suffix":""},{"dropping-particle":"","family":"Hibbard","given":"Kathy A.","non-dropping-particle":"","parse-names":false,"suffix":""},{"dropping-particle":"","family":"Manning","given":"Martin R.","non-dropping-particle":"","parse-names":false,"suffix":""},{"dropping-particle":"","family":"Rose","given":"Steven K.","non-dropping-particle":"","parse-names":false,"suffix":""},{"dropping-particle":"","family":"Vuuren","given":"Detlef P.","non-dropping-particle":"van","parse-names":false,"suffix":""},{"dropping-particle":"","family":"Carter","given":"Timothy R.","non-dropping-particle":"","parse-names":false,"suffix":""},{"dropping-particle":"","family":"Emori","given":"Seita","non-dropping-particle":"","parse-names":false,"suffix":""},{"dropping-particle":"","family":"Kainuma","given":"Mikiko","non-dropping-particle":"","parse-names":false,"suffix":""},{"dropping-particle":"","family":"Kram","given":"Tom","non-dropping-particle":"","parse-names":false,"suffix":""},{"dropping-particle":"","family":"Meehl","given":"Gerald A.","non-dropping-particle":"","parse-names":false,"suffix":""},{"dropping-particle":"","family":"Mitchell","given":"John F. B.","non-dropping-particle":"","parse-names":false,"suffix":""},{"dropping-particle":"","family":"Nakicenovic","given":"Nebojsa","non-dropping-particle":"","parse-names":false,"suffix":""},{"dropping-particle":"","family":"Riahi","given":"Keywan","non-dropping-particle":"","parse-names":false,"suffix":""},{"dropping-particle":"","family":"Smith","given":"Steven J.","non-dropping-particle":"","parse-names":false,"suffix":""},{"dropping-particle":"","family":"Stouffer","given":"Ronald J.","non-dropping-particle":"","parse-names":false,"suffix":""},{"dropping-particle":"","family":"Thomson","given":"Allison M.","non-dropping-particle":"","parse-names":false,"suffix":""},{"dropping-particle":"","family":"Weyant","given":"John P.","non-dropping-particle":"","parse-names":false,"suffix":""},{"dropping-particle":"","family":"Wilbanks","given":"Thomas J.","non-dropping-particle":"","parse-names":false,"suffix":""}],"container-title":"Nature","id":"ITEM-5","issue":"7282","issued":{"date-parts":[["2010","2","11"]]},"page":"747-756","publisher":"Nature Publishing Group","title":"The next generation of scenarios for climate change research and assessment","type":"article-journal","volume":"463"},"uris":["http://www.mendeley.com/documents/?uuid=bee98723-8391-444c-8580-89c0873db283"]}],"mendeley":{"formattedCitation":"(Bai et al., 2018; Cheng et al., 2017; Lorenz et al., 2017; Moss et al., 2010; Prieur-Richard et al., 2018)","plainTextFormattedCitation":"(Bai et al., 2018; Cheng et al., 2017; Lorenz et al., 2017; Moss et al., 2010; Prieur-Richard et al., 2018)","previouslyFormattedCitation":"(Bai et al., 2018; Cheng et al., 2017; Lorenz et al., 2017; Moss et al., 2010; Prieur-Richard et al., 2018)"},"properties":{"noteIndex":0},"schema":"https://github.com/citation-style-language/schema/raw/master/csl-citation.json"}</w:instrText>
            </w:r>
            <w:r>
              <w:rPr>
                <w:sz w:val="20"/>
                <w:szCs w:val="20"/>
              </w:rPr>
              <w:fldChar w:fldCharType="separate"/>
            </w:r>
            <w:r w:rsidR="00EF2B5E" w:rsidRPr="00EF2B5E">
              <w:rPr>
                <w:noProof/>
                <w:sz w:val="20"/>
                <w:szCs w:val="20"/>
              </w:rPr>
              <w:t>(Bai et al., 2018; Cheng et al., 2017; Lorenz et al., 2017; Moss et al., 2010; Prieur-Richard et al., 2018)</w:t>
            </w:r>
            <w:r>
              <w:rPr>
                <w:sz w:val="20"/>
                <w:szCs w:val="20"/>
              </w:rPr>
              <w:fldChar w:fldCharType="end"/>
            </w:r>
            <w:r>
              <w:rPr>
                <w:sz w:val="20"/>
                <w:szCs w:val="20"/>
              </w:rPr>
              <w:t>.</w:t>
            </w:r>
          </w:p>
          <w:p w14:paraId="379E1D45" w14:textId="77777777" w:rsidR="001E681A" w:rsidRDefault="001E681A" w:rsidP="006F427B">
            <w:pPr>
              <w:rPr>
                <w:sz w:val="20"/>
                <w:szCs w:val="20"/>
              </w:rPr>
            </w:pPr>
          </w:p>
          <w:p w14:paraId="47D5AA05" w14:textId="606ADBB2" w:rsidR="001E681A" w:rsidRDefault="001E681A" w:rsidP="006F427B">
            <w:pPr>
              <w:rPr>
                <w:sz w:val="20"/>
                <w:szCs w:val="20"/>
              </w:rPr>
            </w:pPr>
            <w:r>
              <w:rPr>
                <w:sz w:val="20"/>
                <w:szCs w:val="20"/>
              </w:rPr>
              <w:t xml:space="preserve">The </w:t>
            </w:r>
            <w:r w:rsidRPr="007A44DF">
              <w:rPr>
                <w:b/>
                <w:sz w:val="20"/>
                <w:szCs w:val="20"/>
              </w:rPr>
              <w:t>lack of access to technical data</w:t>
            </w:r>
            <w:r w:rsidRPr="00B85CE1">
              <w:rPr>
                <w:sz w:val="20"/>
                <w:szCs w:val="20"/>
              </w:rPr>
              <w:t>, unfamiliarity with such data</w:t>
            </w:r>
            <w:r w:rsidR="00862DE0">
              <w:rPr>
                <w:sz w:val="20"/>
                <w:szCs w:val="20"/>
              </w:rPr>
              <w:t>, a</w:t>
            </w:r>
            <w:r w:rsidRPr="00B85CE1">
              <w:rPr>
                <w:sz w:val="20"/>
                <w:szCs w:val="20"/>
              </w:rPr>
              <w:t xml:space="preserve">nd </w:t>
            </w:r>
            <w:r w:rsidR="00862DE0">
              <w:rPr>
                <w:sz w:val="20"/>
                <w:szCs w:val="20"/>
              </w:rPr>
              <w:t xml:space="preserve">a </w:t>
            </w:r>
            <w:r w:rsidRPr="00B85CE1">
              <w:rPr>
                <w:sz w:val="20"/>
                <w:szCs w:val="20"/>
              </w:rPr>
              <w:t>lack of expertise</w:t>
            </w:r>
            <w:r>
              <w:rPr>
                <w:sz w:val="20"/>
                <w:szCs w:val="20"/>
              </w:rPr>
              <w:t xml:space="preserve"> still affect local adaptation </w:t>
            </w:r>
            <w:r w:rsidRPr="00B85CE1">
              <w:rPr>
                <w:sz w:val="20"/>
                <w:szCs w:val="20"/>
              </w:rPr>
              <w:fldChar w:fldCharType="begin" w:fldLock="1"/>
            </w:r>
            <w:r w:rsidR="00361E34">
              <w:rPr>
                <w:sz w:val="20"/>
                <w:szCs w:val="20"/>
              </w:rPr>
              <w:instrText>ADDIN CSL_CITATION {"citationItems":[{"id":"ITEM-1","itemData":{"DOI":"10.1007/s11027-011-9301-2","ISSN":"1381-2386","author":[{"dropping-particle":"","family":"Measham","given":"Thomas G.","non-dropping-particle":"","parse-names":false,"suffix":""},{"dropping-particle":"","family":"Preston","given":"Benjamin L.","non-dropping-particle":"","parse-names":false,"suffix":""},{"dropping-particle":"","family":"Brooke","given":"Cassandra","non-dropping-particle":"","parse-names":false,"suffix":""},{"dropping-particle":"","family":"Smith","given":"Timothy F.","non-dropping-particle":"","parse-names":false,"suffix":""},{"dropping-particle":"","family":"Morrison","given":"Craig","non-dropping-particle":"","parse-names":false,"suffix":""},{"dropping-particle":"","family":"Withycombe","given":"Geoff","non-dropping-particle":"","parse-names":false,"suffix":""},{"dropping-particle":"","family":"Gorddard","given":"Russell","non-dropping-particle":"","parse-names":false,"suffix":""},{"dropping-particle":"","family":"Brooke","given":"Cassandra","non-dropping-particle":"","parse-names":false,"suffix":""},{"dropping-particle":"","family":"Gorddard","given":"Russell","non-dropping-particle":"","parse-names":false,"suffix":""},{"dropping-particle":"","family":"Withycombe","given":"Geoff","non-dropping-particle":"","parse-names":false,"suffix":""},{"dropping-particle":"","family":"Morrison","given":"Craig","non-dropping-particle":"","parse-names":false,"suffix":""}],"container-title":"Mitigation and Adaptation Strategies for Global Change","id":"ITEM-1","issue":"8","issued":{"date-parts":[["2011","12","26"]]},"page":"889-909","publisher":"Springer Netherlands","title":"Adapting to climate change through local municipal planning: barriers and challenges","type":"article-journal","volume":"16"},"uris":["http://www.mendeley.com/documents/?uuid=af939de1-161f-4b60-b30b-5e001950f0dd"]}],"mendeley":{"formattedCitation":"(Measham et al., 2011)","plainTextFormattedCitation":"(Measham et al., 2011)","previouslyFormattedCitation":"(Measham et al., 2011)"},"properties":{"noteIndex":0},"schema":"https://github.com/citation-style-language/schema/raw/master/csl-citation.json"}</w:instrText>
            </w:r>
            <w:r w:rsidRPr="00B85CE1">
              <w:rPr>
                <w:sz w:val="20"/>
                <w:szCs w:val="20"/>
              </w:rPr>
              <w:fldChar w:fldCharType="separate"/>
            </w:r>
            <w:r w:rsidR="00EF2B5E" w:rsidRPr="00EF2B5E">
              <w:rPr>
                <w:noProof/>
                <w:sz w:val="20"/>
                <w:szCs w:val="20"/>
              </w:rPr>
              <w:t>(Measham et al., 2011)</w:t>
            </w:r>
            <w:r w:rsidRPr="00B85CE1">
              <w:rPr>
                <w:sz w:val="20"/>
                <w:szCs w:val="20"/>
              </w:rPr>
              <w:fldChar w:fldCharType="end"/>
            </w:r>
            <w:r>
              <w:rPr>
                <w:sz w:val="20"/>
                <w:szCs w:val="20"/>
              </w:rPr>
              <w:t xml:space="preserve">.  Similarly, there is a need for </w:t>
            </w:r>
            <w:r w:rsidRPr="00B85CE1">
              <w:rPr>
                <w:sz w:val="20"/>
                <w:szCs w:val="20"/>
              </w:rPr>
              <w:t xml:space="preserve">international and open-access observational framework for collecting key climate and socio-economic metrics at the city </w:t>
            </w:r>
            <w:r w:rsidR="00177FB2">
              <w:rPr>
                <w:sz w:val="20"/>
                <w:szCs w:val="20"/>
              </w:rPr>
              <w:t>level</w:t>
            </w:r>
            <w:r w:rsidR="00361E34">
              <w:rPr>
                <w:sz w:val="20"/>
                <w:szCs w:val="20"/>
              </w:rPr>
              <w:t xml:space="preserve"> </w:t>
            </w:r>
            <w:r w:rsidR="00361E34">
              <w:rPr>
                <w:sz w:val="20"/>
                <w:szCs w:val="20"/>
              </w:rPr>
              <w:fldChar w:fldCharType="begin" w:fldLock="1"/>
            </w:r>
            <w:r w:rsidR="00361E34">
              <w:rPr>
                <w:sz w:val="20"/>
                <w:szCs w:val="20"/>
              </w:rPr>
              <w:instrText>ADDIN CSL_CITATION {"citationItems":[{"id":"ITEM-1","itemData":{"author":[{"dropping-particle":"","family":"Prieur-Richard","given":"Anne-Hélène","non-dropping-particle":"","parse-names":false,"suffix":""},{"dropping-particle":"","family":"Walsh","given":"Brenna","non-dropping-particle":"","parse-names":false,"suffix":""},{"dropping-particle":"","family":"Craig","given":"Marlies","non-dropping-particle":"","parse-names":false,"suffix":""},{"dropping-particle":"","family":"Melamed","given":"Megan","non-dropping-particle":"","parse-names":false,"suffix":""},{"dropping-particle":"","family":"Colbert","given":"M Lisa","non-dropping-particle":"","parse-names":false,"suffix":""},{"dropping-particle":"","family":"Pathak","given":"Minal","non-dropping-particle":"","parse-names":false,"suffix":""},{"dropping-particle":"","family":"Connors","given":"Sarah","non-dropping-particle":"","parse-names":false,"suffix":""},{"dropping-particle":"","family":"Bai","given":"Xuemei","non-dropping-particle":"","parse-names":false,"suffix":""},{"dropping-particle":"","family":"Barau","given":"Aliyu","non-dropping-particle":"","parse-names":false,"suffix":""},{"dropping-particle":"","family":"Bulkeley","given":"Harriet","non-dropping-particle":"","parse-names":false,"suffix":""},{"dropping-particle":"","family":"Cleugh","given":"Helen","non-dropping-particle":"","parse-names":false,"suffix":""},{"dropping-particle":"","family":"Colenbrander","given":"Sarah","non-dropping-particle":"","parse-names":false,"suffix":""},{"dropping-particle":"","family":"Dodman","given":"David","non-dropping-particle":"","parse-names":false,"suffix":""},{"dropping-particle":"","family":"Dhakal","given":"Shobhakar","non-dropping-particle":"","parse-names":false,"suffix":""},{"dropping-particle":"","family":"Dawson","given":"Richard","non-dropping-particle":"","parse-names":false,"suffix":""},{"dropping-particle":"","family":"Greenwalt","given":"Julie","non-dropping-particle":"","parse-names":false,"suffix":""},{"dropping-particle":"","family":"Kurian","given":"Priya","non-dropping-particle":"","parse-names":false,"suffix":""},{"dropping-particle":"","family":"Lee","given":"Boram","non-dropping-particle":"","parse-names":false,"suffix":""},{"dropping-particle":"","family":"Leonardson","given":"Lykke","non-dropping-particle":"","parse-names":false,"suffix":""},{"dropping-particle":"","family":"Masson-delmotte","given":"Valerie","non-dropping-particle":"","parse-names":false,"suffix":""},{"dropping-particle":"","family":"Munshi","given":"Debashish","non-dropping-particle":"","parse-names":false,"suffix":""},{"dropping-particle":"","family":"Okem","given":"Andrew","non-dropping-particle":"","parse-names":false,"suffix":""},{"dropping-particle":"","family":"Ramos","given":"Gian C Delgado","non-dropping-particle":"","parse-names":false,"suffix":""},{"dropping-particle":"","family":"Rodriguez","given":"Roberto Sanchez","non-dropping-particle":"","parse-names":false,"suffix":""},{"dropping-particle":"","family":"Roberts","given":"Debra","non-dropping-particle":"","parse-names":false,"suffix":""},{"dropping-particle":"","family":"Rosenzweig","given":"Cynthia","non-dropping-particle":"","parse-names":false,"suffix":""},{"dropping-particle":"","family":"Schultz","given":"Seth","non-dropping-particle":"","parse-names":false,"suffix":""},{"dropping-particle":"","family":"Seto","given":"Karen","non-dropping-particle":"","parse-names":false,"suffix":""},{"dropping-particle":"","family":"Solecki","given":"William","non-dropping-particle":"","parse-names":false,"suffix":""},{"dropping-particle":"","family":"Van","given":"Maryke","non-dropping-particle":"","parse-names":false,"suffix":""},{"dropping-particle":"","family":"Ürge-vorsatz","given":"Diana","non-dropping-particle":"","parse-names":false,"suffix":""}],"id":"ITEM-1","issued":{"date-parts":[["2018"]]},"number-of-pages":"1-33","publisher-place":"Incheon, Korea","title":"Global Research and Action Agenda on Cities and Climate Change Science","type":"report"},"uris":["http://www.mendeley.com/documents/?uuid=f4548f27-1672-489d-bee5-67c414061f9d"]},{"id":"ITEM-2","itemData":{"DOI":"10.1038/nclimate2701","ISSN":"17586798","abstract":"Many sub-Saharan countries are failing to include climate information in long-term development planning. Ensuring climate-resilient development requires a step change in how medium- to long-term climate information is produced, communicated and utilized in sub-Saharan Africa and elsewhere.","author":[{"dropping-particle":"","family":"Jones","given":"Lindsey","non-dropping-particle":"","parse-names":false,"suffix":""},{"dropping-particle":"","family":"Dougill","given":"Andrew","non-dropping-particle":"","parse-names":false,"suffix":""},{"dropping-particle":"","family":"Jones","given":"Richard G.","non-dropping-particle":"","parse-names":false,"suffix":""},{"dropping-particle":"","family":"Steynor","given":"Anna","non-dropping-particle":"","parse-names":false,"suffix":""},{"dropping-particle":"","family":"Watkiss","given":"Paul","non-dropping-particle":"","parse-names":false,"suffix":""},{"dropping-particle":"","family":"Kane","given":"Cheikh","non-dropping-particle":"","parse-names":false,"suffix":""},{"dropping-particle":"","family":"Koelle","given":"Bettina","non-dropping-particle":"","parse-names":false,"suffix":""},{"dropping-particle":"","family":"Moufouma-Okia","given":"Wilfran","non-dropping-particle":"","parse-names":false,"suffix":""},{"dropping-particle":"","family":"Padgham","given":"Jon","non-dropping-particle":"","parse-names":false,"suffix":""},{"dropping-particle":"","family":"Ranger","given":"Nicola","non-dropping-particle":"","parse-names":false,"suffix":""},{"dropping-particle":"","family":"Roux","given":"Jean Pierre","non-dropping-particle":"","parse-names":false,"suffix":""},{"dropping-particle":"","family":"Suarez","given":"Pablo","non-dropping-particle":"","parse-names":false,"suffix":""},{"dropping-particle":"","family":"Tanner","given":"Thomas","non-dropping-particle":"","parse-names":false,"suffix":""},{"dropping-particle":"","family":"Vincent","given":"Katharine","non-dropping-particle":"","parse-names":false,"suffix":""}],"container-title":"Nature Climate Change","id":"ITEM-2","issue":"9","issued":{"date-parts":[["2015"]]},"page":"812-814","publisher":"Nature Publishing Group","title":"Ensuring climate information guides long-term development","type":"article-journal","volume":"5"},"uris":["http://www.mendeley.com/documents/?uuid=23b41c4e-2622-4527-ab28-f0f672991d3f"]}],"mendeley":{"formattedCitation":"(Jones et al., 2015; Prieur-Richard et al., 2018)","plainTextFormattedCitation":"(Jones et al., 2015; Prieur-Richard et al., 2018)","previouslyFormattedCitation":"(Jones et al., 2015; Prieur-Richard et al., 2018)"},"properties":{"noteIndex":0},"schema":"https://github.com/citation-style-language/schema/raw/master/csl-citation.json"}</w:instrText>
            </w:r>
            <w:r w:rsidR="00361E34">
              <w:rPr>
                <w:sz w:val="20"/>
                <w:szCs w:val="20"/>
              </w:rPr>
              <w:fldChar w:fldCharType="separate"/>
            </w:r>
            <w:r w:rsidR="00361E34" w:rsidRPr="00361E34">
              <w:rPr>
                <w:noProof/>
                <w:sz w:val="20"/>
                <w:szCs w:val="20"/>
              </w:rPr>
              <w:t>(Jones et al., 2015; Prieur-Richard et al., 2018)</w:t>
            </w:r>
            <w:r w:rsidR="00361E34">
              <w:rPr>
                <w:sz w:val="20"/>
                <w:szCs w:val="20"/>
              </w:rPr>
              <w:fldChar w:fldCharType="end"/>
            </w:r>
            <w:r w:rsidRPr="003C533E">
              <w:rPr>
                <w:sz w:val="20"/>
                <w:szCs w:val="20"/>
              </w:rPr>
              <w:t>.</w:t>
            </w:r>
            <w:r>
              <w:rPr>
                <w:sz w:val="20"/>
                <w:szCs w:val="20"/>
              </w:rPr>
              <w:t xml:space="preserve"> </w:t>
            </w:r>
          </w:p>
          <w:p w14:paraId="6AE8665E" w14:textId="77777777" w:rsidR="001E681A" w:rsidRDefault="001E681A" w:rsidP="006F427B">
            <w:pPr>
              <w:rPr>
                <w:sz w:val="20"/>
                <w:szCs w:val="20"/>
              </w:rPr>
            </w:pPr>
          </w:p>
          <w:p w14:paraId="70AC1B35" w14:textId="554BFBD4" w:rsidR="001E681A" w:rsidRPr="00747628" w:rsidRDefault="001E681A" w:rsidP="006F427B">
            <w:pPr>
              <w:rPr>
                <w:sz w:val="20"/>
                <w:szCs w:val="20"/>
              </w:rPr>
            </w:pPr>
            <w:r>
              <w:rPr>
                <w:sz w:val="20"/>
                <w:szCs w:val="20"/>
              </w:rPr>
              <w:t xml:space="preserve">The </w:t>
            </w:r>
            <w:r w:rsidRPr="00747628">
              <w:rPr>
                <w:b/>
                <w:sz w:val="20"/>
                <w:szCs w:val="20"/>
              </w:rPr>
              <w:t>scale and type of data</w:t>
            </w:r>
            <w:r>
              <w:rPr>
                <w:sz w:val="20"/>
                <w:szCs w:val="20"/>
              </w:rPr>
              <w:t xml:space="preserve"> is also important and c</w:t>
            </w:r>
            <w:r w:rsidRPr="00B85CE1">
              <w:rPr>
                <w:sz w:val="20"/>
                <w:szCs w:val="20"/>
              </w:rPr>
              <w:t>limate simulations need to account for urbanization, and be scaled down to city and neighbourhood levels</w:t>
            </w:r>
            <w:r w:rsidR="00361E34">
              <w:rPr>
                <w:sz w:val="20"/>
                <w:szCs w:val="20"/>
              </w:rPr>
              <w:t xml:space="preserve"> </w:t>
            </w:r>
            <w:r w:rsidRPr="00B85CE1">
              <w:rPr>
                <w:sz w:val="20"/>
                <w:szCs w:val="20"/>
              </w:rPr>
              <w:fldChar w:fldCharType="begin" w:fldLock="1"/>
            </w:r>
            <w:r w:rsidR="00361E34">
              <w:rPr>
                <w:sz w:val="20"/>
                <w:szCs w:val="20"/>
              </w:rPr>
              <w:instrText>ADDIN CSL_CITATION {"citationItems":[{"id":"ITEM-1","itemData":{"DOI":"10.1038/d41586-018-02409-z","ISSN":"0028-0836","abstract":"Xuemei Bai and colleagues call for long-term, cross-disciplinary studies to reduce carbon emissions and urban risks from global warming.","author":[{"dropping-particle":"","family":"Bai","given":"Xuemei","non-dropping-particle":"","parse-names":false,"suffix":""},{"dropping-particle":"","family":"Dawson","given":"Richard J.","non-dropping-particle":"","parse-names":false,"suffix":""},{"dropping-particle":"","family":"Ürge-Vorsatz","given":"Diana","non-dropping-particle":"","parse-names":false,"suffix":""},{"dropping-particle":"","family":"Delgado","given":"Gian C.","non-dropping-particle":"","parse-names":false,"suffix":""},{"dropping-particle":"","family":"Salisu Barau","given":"Aliyu","non-dropping-particle":"","parse-names":false,"suffix":""},{"dropping-particle":"","family":"Dhakal","given":"Shobhakar","non-dropping-particle":"","parse-names":false,"suffix":""},{"dropping-particle":"","family":"Dodman","given":"David","non-dropping-particle":"","parse-names":false,"suffix":""},{"dropping-particle":"","family":"Leonardsen","given":"Lykke","non-dropping-particle":"","parse-names":false,"suffix":""},{"dropping-particle":"","family":"Masson-Delmotte","given":"Valérie","non-dropping-particle":"","parse-names":false,"suffix":""},{"dropping-particle":"","family":"Roberts","given":"Debra C.","non-dropping-particle":"","parse-names":false,"suffix":""},{"dropping-particle":"","family":"Schultz","given":"Seth","non-dropping-particle":"","parse-names":false,"suffix":""}],"container-title":"Nature","id":"ITEM-1","issue":"7694","issued":{"date-parts":[["2018","3","1"]]},"page":"23-25","title":"Six research priorities for cities and climate change","type":"article-journal","volume":"555"},"uris":["http://www.mendeley.com/documents/?uuid=e902dafa-18ad-4df9-940a-6b55f3eaa64e"]}],"mendeley":{"formattedCitation":"(Bai et al., 2018)","plainTextFormattedCitation":"(Bai et al., 2018)","previouslyFormattedCitation":"(Bai et al., 2018)"},"properties":{"noteIndex":0},"schema":"https://github.com/citation-style-language/schema/raw/master/csl-citation.json"}</w:instrText>
            </w:r>
            <w:r w:rsidRPr="00B85CE1">
              <w:rPr>
                <w:sz w:val="20"/>
                <w:szCs w:val="20"/>
              </w:rPr>
              <w:fldChar w:fldCharType="separate"/>
            </w:r>
            <w:r w:rsidR="00EF2B5E" w:rsidRPr="00EF2B5E">
              <w:rPr>
                <w:noProof/>
                <w:sz w:val="20"/>
                <w:szCs w:val="20"/>
              </w:rPr>
              <w:t>(Bai et al., 2018)</w:t>
            </w:r>
            <w:r w:rsidRPr="00B85CE1">
              <w:rPr>
                <w:sz w:val="20"/>
                <w:szCs w:val="20"/>
              </w:rPr>
              <w:fldChar w:fldCharType="end"/>
            </w:r>
            <w:r>
              <w:rPr>
                <w:sz w:val="20"/>
                <w:szCs w:val="20"/>
              </w:rPr>
              <w:t xml:space="preserve">.  </w:t>
            </w:r>
            <w:r w:rsidRPr="00B85CE1">
              <w:rPr>
                <w:sz w:val="20"/>
                <w:szCs w:val="20"/>
              </w:rPr>
              <w:t xml:space="preserve">Improving modelling capabilities </w:t>
            </w:r>
            <w:r>
              <w:rPr>
                <w:sz w:val="20"/>
                <w:szCs w:val="20"/>
              </w:rPr>
              <w:t xml:space="preserve">remains </w:t>
            </w:r>
            <w:r w:rsidRPr="00B85CE1">
              <w:rPr>
                <w:sz w:val="20"/>
                <w:szCs w:val="20"/>
              </w:rPr>
              <w:t>key to producing higher resolution data, predicting near term climate futures, and producing models that are customisable to specific cities</w:t>
            </w:r>
            <w:r w:rsidR="00361E34">
              <w:rPr>
                <w:sz w:val="20"/>
                <w:szCs w:val="20"/>
              </w:rPr>
              <w:t xml:space="preserve"> </w:t>
            </w:r>
            <w:r w:rsidRPr="00B85CE1">
              <w:rPr>
                <w:sz w:val="20"/>
                <w:szCs w:val="20"/>
              </w:rPr>
              <w:fldChar w:fldCharType="begin" w:fldLock="1"/>
            </w:r>
            <w:r w:rsidR="00361E34">
              <w:rPr>
                <w:sz w:val="20"/>
                <w:szCs w:val="20"/>
              </w:rPr>
              <w:instrText>ADDIN CSL_CITATION {"citationItems":[{"id":"ITEM-1","itemData":{"author":[{"dropping-particle":"","family":"Prieur-Richard","given":"Anne-Hélène","non-dropping-particle":"","parse-names":false,"suffix":""},{"dropping-particle":"","family":"Walsh","given":"Brenna","non-dropping-particle":"","parse-names":false,"suffix":""},{"dropping-particle":"","family":"Craig","given":"Marlies","non-dropping-particle":"","parse-names":false,"suffix":""},{"dropping-particle":"","family":"Melamed","given":"Megan","non-dropping-particle":"","parse-names":false,"suffix":""},{"dropping-particle":"","family":"Colbert","given":"M Lisa","non-dropping-particle":"","parse-names":false,"suffix":""},{"dropping-particle":"","family":"Pathak","given":"Minal","non-dropping-particle":"","parse-names":false,"suffix":""},{"dropping-particle":"","family":"Connors","given":"Sarah","non-dropping-particle":"","parse-names":false,"suffix":""},{"dropping-particle":"","family":"Bai","given":"Xuemei","non-dropping-particle":"","parse-names":false,"suffix":""},{"dropping-particle":"","family":"Barau","given":"Aliyu","non-dropping-particle":"","parse-names":false,"suffix":""},{"dropping-particle":"","family":"Bulkeley","given":"Harriet","non-dropping-particle":"","parse-names":false,"suffix":""},{"dropping-particle":"","family":"Cleugh","given":"Helen","non-dropping-particle":"","parse-names":false,"suffix":""},{"dropping-particle":"","family":"Colenbrander","given":"Sarah","non-dropping-particle":"","parse-names":false,"suffix":""},{"dropping-particle":"","family":"Dodman","given":"David","non-dropping-particle":"","parse-names":false,"suffix":""},{"dropping-particle":"","family":"Dhakal","given":"Shobhakar","non-dropping-particle":"","parse-names":false,"suffix":""},{"dropping-particle":"","family":"Dawson","given":"Richard","non-dropping-particle":"","parse-names":false,"suffix":""},{"dropping-particle":"","family":"Greenwalt","given":"Julie","non-dropping-particle":"","parse-names":false,"suffix":""},{"dropping-particle":"","family":"Kurian","given":"Priya","non-dropping-particle":"","parse-names":false,"suffix":""},{"dropping-particle":"","family":"Lee","given":"Boram","non-dropping-particle":"","parse-names":false,"suffix":""},{"dropping-particle":"","family":"Leonardson","given":"Lykke","non-dropping-particle":"","parse-names":false,"suffix":""},{"dropping-particle":"","family":"Masson-delmotte","given":"Valerie","non-dropping-particle":"","parse-names":false,"suffix":""},{"dropping-particle":"","family":"Munshi","given":"Debashish","non-dropping-particle":"","parse-names":false,"suffix":""},{"dropping-particle":"","family":"Okem","given":"Andrew","non-dropping-particle":"","parse-names":false,"suffix":""},{"dropping-particle":"","family":"Ramos","given":"Gian C Delgado","non-dropping-particle":"","parse-names":false,"suffix":""},{"dropping-particle":"","family":"Rodriguez","given":"Roberto Sanchez","non-dropping-particle":"","parse-names":false,"suffix":""},{"dropping-particle":"","family":"Roberts","given":"Debra","non-dropping-particle":"","parse-names":false,"suffix":""},{"dropping-particle":"","family":"Rosenzweig","given":"Cynthia","non-dropping-particle":"","parse-names":false,"suffix":""},{"dropping-particle":"","family":"Schultz","given":"Seth","non-dropping-particle":"","parse-names":false,"suffix":""},{"dropping-particle":"","family":"Seto","given":"Karen","non-dropping-particle":"","parse-names":false,"suffix":""},{"dropping-particle":"","family":"Solecki","given":"William","non-dropping-particle":"","parse-names":false,"suffix":""},{"dropping-particle":"","family":"Van","given":"Maryke","non-dropping-particle":"","parse-names":false,"suffix":""},{"dropping-particle":"","family":"Ürge-vorsatz","given":"Diana","non-dropping-particle":"","parse-names":false,"suffix":""}],"id":"ITEM-1","issued":{"date-parts":[["2018"]]},"number-of-pages":"1-33","publisher-place":"Incheon, Korea","title":"Global Research and Action Agenda on Cities and Climate Change Science","type":"report"},"uris":["http://www.mendeley.com/documents/?uuid=f4548f27-1672-489d-bee5-67c414061f9d"]}],"mendeley":{"formattedCitation":"(Prieur-Richard et al., 2018)","plainTextFormattedCitation":"(Prieur-Richard et al., 2018)","previouslyFormattedCitation":"(Prieur-Richard et al., 2018)"},"properties":{"noteIndex":0},"schema":"https://github.com/citation-style-language/schema/raw/master/csl-citation.json"}</w:instrText>
            </w:r>
            <w:r w:rsidRPr="00B85CE1">
              <w:rPr>
                <w:sz w:val="20"/>
                <w:szCs w:val="20"/>
              </w:rPr>
              <w:fldChar w:fldCharType="separate"/>
            </w:r>
            <w:r w:rsidR="00EF2B5E" w:rsidRPr="00EF2B5E">
              <w:rPr>
                <w:noProof/>
                <w:sz w:val="20"/>
                <w:szCs w:val="20"/>
              </w:rPr>
              <w:t>(Prieur-Richard et al., 2018)</w:t>
            </w:r>
            <w:r w:rsidRPr="00B85CE1">
              <w:rPr>
                <w:sz w:val="20"/>
                <w:szCs w:val="20"/>
              </w:rPr>
              <w:fldChar w:fldCharType="end"/>
            </w:r>
            <w:r>
              <w:rPr>
                <w:sz w:val="20"/>
                <w:szCs w:val="20"/>
              </w:rPr>
              <w:t xml:space="preserve">.  </w:t>
            </w:r>
            <w:r w:rsidRPr="008259BD">
              <w:rPr>
                <w:sz w:val="20"/>
                <w:szCs w:val="20"/>
              </w:rPr>
              <w:t>Downscaling of climate change scenarios is in this context both, a critical issue with regards to availability of data and costs</w:t>
            </w:r>
            <w:r>
              <w:rPr>
                <w:sz w:val="20"/>
                <w:szCs w:val="20"/>
              </w:rPr>
              <w:t xml:space="preserve">.  This </w:t>
            </w:r>
            <w:r w:rsidRPr="00740FA1">
              <w:rPr>
                <w:sz w:val="20"/>
                <w:szCs w:val="20"/>
              </w:rPr>
              <w:t>lack of down-scaled climate change data and place-based assessment has discouraged local communities to pursue further climate change plans</w:t>
            </w:r>
            <w:r w:rsidR="00361E34">
              <w:rPr>
                <w:sz w:val="20"/>
                <w:szCs w:val="20"/>
              </w:rPr>
              <w:t xml:space="preserve"> </w:t>
            </w:r>
            <w:r>
              <w:rPr>
                <w:sz w:val="20"/>
                <w:szCs w:val="20"/>
              </w:rPr>
              <w:fldChar w:fldCharType="begin" w:fldLock="1"/>
            </w:r>
            <w:r w:rsidR="00361E34">
              <w:rPr>
                <w:sz w:val="20"/>
                <w:szCs w:val="20"/>
              </w:rPr>
              <w:instrText>ADDIN CSL_CITATION {"citationItems":[{"id":"ITEM-1","itemData":{"DOI":"10.1016/j.landurbplan.2017.05.019","ISSN":"01692046","abstract":"Climate change is projected to have increased temperature and more frequent and intense rainfalls in the northeast of the United States. Green infrastructure has been identified as a critical strategy for stormwater management and flooding mitigation as well as for climate change adaptation. Climate science plays an important role in understanding a range of climate change impacts and the effects of green infrastructure for climate change planning. Nevertheless, a lack of down-scaled climate change data and place-based assessment has discouraged local communities to pursue further climate change plans. This study proposed a transdisciplinary planning framework assessing the effects of detention in mitigating climate change-induced flooding, using a case in the Charles River watershed, Massachusetts, USA. Derived from a climate sensitivity test in the watershed, 36 climate change conditions were modeled using Soil and Water Assessment Tool (SWAT) and compared to IPCC scenarios. Statistical analyses revealed that detention is more efficient in reducing flooding hazards in low and moderate emission scenarios than those at high emission scenarios. A range of extra land area designated for detention would be needed for mitigating floods under various climate change scenarios. Planning implications include the needs for effective siting of detention areas combined with soil conservation in watershed planning, innovations in adaptive land planning and urban design, and a call for an integration of climate science and hydrological assessment in the transdisciplinary planning processes to better inform and facilitate decision-making using green infrastructure for climate change adaptation in local communities.","author":[{"dropping-particle":"","family":"Cheng","given":"Chingwen","non-dropping-particle":"","parse-names":false,"suffix":""},{"dropping-particle":"","family":"Yang","given":"Y.C. Ethan","non-dropping-particle":"","parse-names":false,"suffix":""},{"dropping-particle":"","family":"Ryan","given":"Robert","non-dropping-particle":"","parse-names":false,"suffix":""},{"dropping-particle":"","family":"Yu","given":"Qian","non-dropping-particle":"","parse-names":false,"suffix":""},{"dropping-particle":"","family":"Brabec","given":"Elizabeth","non-dropping-particle":"","parse-names":false,"suffix":""}],"container-title":"Landscape and Urban Planning","id":"ITEM-1","issued":{"date-parts":[["2017","11","1"]]},"page":"25-36","publisher":"Elsevier","title":"Assessing climate change-induced flooding mitigation for adaptation in Boston’s Charles River watershed, USA","type":"article-journal","volume":"167"},"uris":["http://www.mendeley.com/documents/?uuid=9c3fd134-7766-3f8d-bff3-e993901f95a1"]}],"mendeley":{"formattedCitation":"(Cheng et al., 2017)","plainTextFormattedCitation":"(Cheng et al., 2017)","previouslyFormattedCitation":"(Cheng et al., 2017)"},"properties":{"noteIndex":0},"schema":"https://github.com/citation-style-language/schema/raw/master/csl-citation.json"}</w:instrText>
            </w:r>
            <w:r>
              <w:rPr>
                <w:sz w:val="20"/>
                <w:szCs w:val="20"/>
              </w:rPr>
              <w:fldChar w:fldCharType="separate"/>
            </w:r>
            <w:r w:rsidR="00EF2B5E" w:rsidRPr="00EF2B5E">
              <w:rPr>
                <w:noProof/>
                <w:sz w:val="20"/>
                <w:szCs w:val="20"/>
              </w:rPr>
              <w:t>(Cheng et al., 2017)</w:t>
            </w:r>
            <w:r>
              <w:rPr>
                <w:sz w:val="20"/>
                <w:szCs w:val="20"/>
              </w:rPr>
              <w:fldChar w:fldCharType="end"/>
            </w:r>
            <w:r>
              <w:rPr>
                <w:sz w:val="20"/>
                <w:szCs w:val="20"/>
              </w:rPr>
              <w:t xml:space="preserve">.  Even so, there is still </w:t>
            </w:r>
            <w:r w:rsidRPr="000978AF">
              <w:rPr>
                <w:sz w:val="20"/>
                <w:szCs w:val="20"/>
              </w:rPr>
              <w:t xml:space="preserve">little demand for climate projections in local adaptation planning </w:t>
            </w:r>
            <w:r w:rsidRPr="000978AF">
              <w:rPr>
                <w:sz w:val="20"/>
                <w:szCs w:val="20"/>
              </w:rPr>
              <w:fldChar w:fldCharType="begin" w:fldLock="1"/>
            </w:r>
            <w:r w:rsidR="00361E34">
              <w:rPr>
                <w:sz w:val="20"/>
                <w:szCs w:val="20"/>
              </w:rPr>
              <w:instrText>ADDIN CSL_CITATION {"citationItems":[{"id":"ITEM-1","itemData":{"DOI":"10.1007/s10113-016-1030-3","ISSN":"1436378X","abstract":"Planning for adaptation to climate change is often regarded to be a local imperative and considered to be more effective if grounded on a solid evidence base and recognisant of relevant climate projections. Research has already documented some of the challenges of making climate information usable in decision-making but has not yet sufficiently reflected on the role of the wider institu- tional and regulatory context. This article examines the impact of the external institutional context on the use and usability of climate projections in local government through an analysis of 44 planning and climate change (adaptation) documents and 54 semi-structured interviews with planners in England and Germany conducted between July 2013 and May 2014. We show that there is little demand for climate projections in local adaptation planning in either country due to existing policy, legal and regula- tory frameworks. Local government in England has not only experienced a decline in use of climate projections,but also the waning of the climate change adaptation agenda more widely, amidst changes in the planning and regulatory framework and severe budget cuts. In Germany, spatial planning makes substantial use of past and present climate data, but the strictly regulated nature of planning prevents the use of climate projections, due to their inherent uncertainties. Findings from the two countries highlight that if we are to better understand the usability of climate projections, we need to be more aware of the institutional context within which planning decisions are made. Otherwise we run the risk of continuing to provide tools and information that are of limited use within their intended context","author":[{"dropping-particle":"","family":"Lorenz","given":"Susanne","non-dropping-particle":"","parse-names":false,"suffix":""},{"dropping-particle":"","family":"Dessai","given":"Suraje","non-dropping-particle":"","parse-names":false,"suffix":""},{"dropping-particle":"","family":"Forster","given":"Piers M.","non-dropping-particle":"","parse-names":false,"suffix":""},{"dropping-particle":"","family":"Paavola","given":"Jouni","non-dropping-particle":"","parse-names":false,"suffix":""}],"container-title":"Regional Environmental Change","id":"ITEM-1","issue":"2","issued":{"date-parts":[["2017"]]},"page":"425-435","publisher":"Springer Berlin Heidelberg","title":"Adaptation planning and the use of climate change projections in local government in England and Germany","type":"article-journal","volume":"17"},"uris":["http://www.mendeley.com/documents/?uuid=43ffc724-6d9f-4075-923d-1e2aa28afc18"]}],"mendeley":{"formattedCitation":"(Lorenz et al., 2017)","plainTextFormattedCitation":"(Lorenz et al., 2017)","previouslyFormattedCitation":"(Lorenz et al., 2017)"},"properties":{"noteIndex":0},"schema":"https://github.com/citation-style-language/schema/raw/master/csl-citation.json"}</w:instrText>
            </w:r>
            <w:r w:rsidRPr="000978AF">
              <w:rPr>
                <w:sz w:val="20"/>
                <w:szCs w:val="20"/>
              </w:rPr>
              <w:fldChar w:fldCharType="separate"/>
            </w:r>
            <w:r w:rsidR="00EF2B5E" w:rsidRPr="00EF2B5E">
              <w:rPr>
                <w:noProof/>
                <w:sz w:val="20"/>
                <w:szCs w:val="20"/>
              </w:rPr>
              <w:t>(Lorenz et al., 2017)</w:t>
            </w:r>
            <w:r w:rsidRPr="000978AF">
              <w:rPr>
                <w:sz w:val="20"/>
                <w:szCs w:val="20"/>
              </w:rPr>
              <w:fldChar w:fldCharType="end"/>
            </w:r>
            <w:bookmarkStart w:id="0" w:name="_GoBack"/>
            <w:bookmarkEnd w:id="0"/>
            <w:r>
              <w:rPr>
                <w:sz w:val="20"/>
                <w:szCs w:val="20"/>
              </w:rPr>
              <w:t>.  D</w:t>
            </w:r>
            <w:r w:rsidRPr="00747628">
              <w:rPr>
                <w:sz w:val="20"/>
                <w:szCs w:val="20"/>
              </w:rPr>
              <w:t>ecadal</w:t>
            </w:r>
            <w:r>
              <w:rPr>
                <w:sz w:val="20"/>
                <w:szCs w:val="20"/>
              </w:rPr>
              <w:t xml:space="preserve"> scale </w:t>
            </w:r>
            <w:r w:rsidRPr="00747628">
              <w:rPr>
                <w:sz w:val="20"/>
                <w:szCs w:val="20"/>
              </w:rPr>
              <w:t xml:space="preserve">predictions </w:t>
            </w:r>
            <w:r>
              <w:rPr>
                <w:sz w:val="20"/>
                <w:szCs w:val="20"/>
              </w:rPr>
              <w:t xml:space="preserve">and how it is communicated to </w:t>
            </w:r>
            <w:r w:rsidRPr="00747628">
              <w:rPr>
                <w:sz w:val="20"/>
                <w:szCs w:val="20"/>
              </w:rPr>
              <w:t xml:space="preserve">society </w:t>
            </w:r>
            <w:r>
              <w:rPr>
                <w:sz w:val="20"/>
                <w:szCs w:val="20"/>
              </w:rPr>
              <w:t xml:space="preserve">remains </w:t>
            </w:r>
            <w:r w:rsidRPr="00747628">
              <w:rPr>
                <w:sz w:val="20"/>
                <w:szCs w:val="20"/>
              </w:rPr>
              <w:t>a challenge</w:t>
            </w:r>
            <w:r w:rsidR="00361E34">
              <w:rPr>
                <w:sz w:val="20"/>
                <w:szCs w:val="20"/>
              </w:rPr>
              <w:t xml:space="preserve"> </w:t>
            </w:r>
            <w:r w:rsidRPr="00747628">
              <w:rPr>
                <w:sz w:val="20"/>
                <w:szCs w:val="20"/>
              </w:rPr>
              <w:fldChar w:fldCharType="begin" w:fldLock="1"/>
            </w:r>
            <w:r w:rsidR="00361E34">
              <w:rPr>
                <w:sz w:val="20"/>
                <w:szCs w:val="20"/>
              </w:rPr>
              <w:instrText>ADDIN CSL_CITATION {"citationItems":[{"id":"ITEM-1","itemData":{"DOI":"10.1038/nature08823","ISBN":"0028-0836","ISSN":"0028-0836","PMID":"20148028","abstract":"Advances in the science and observation of climate change are providing a clearer understanding of the inherent variability of Earth's climate system and its likely response to human and natural influences. The implications of climate change for the environment and society will depend not only on the response of the Earth system to changes in radiative forcings, but also on how humankind responds through changes in technology, economies, lifestyle and policy. Extensive uncertainties exist in future forcings of and responses to climate change, necessitating the use of scenarios of the future to explore the potential consequences of different response options. To date, such scenarios have not adequately examined crucial possibilities, such as climate change mitigation and adaptation, and have relied on research processes that slowed the exchange of information among physical, biological and social scientists. Here we describe a new process for creating plausible scenarios to investigate some of the most challenging and important questions about climate change confronting the global community.","author":[{"dropping-particle":"","family":"Moss","given":"Richard H.","non-dropping-particle":"","parse-names":false,"suffix":""},{"dropping-particle":"","family":"Edmonds","given":"Jae A.","non-dropping-particle":"","parse-names":false,"suffix":""},{"dropping-particle":"","family":"Hibbard","given":"Kathy A.","non-dropping-particle":"","parse-names":false,"suffix":""},{"dropping-particle":"","family":"Manning","given":"Martin R.","non-dropping-particle":"","parse-names":false,"suffix":""},{"dropping-particle":"","family":"Rose","given":"Steven K.","non-dropping-particle":"","parse-names":false,"suffix":""},{"dropping-particle":"","family":"Vuuren","given":"Detlef P.","non-dropping-particle":"van","parse-names":false,"suffix":""},{"dropping-particle":"","family":"Carter","given":"Timothy R.","non-dropping-particle":"","parse-names":false,"suffix":""},{"dropping-particle":"","family":"Emori","given":"Seita","non-dropping-particle":"","parse-names":false,"suffix":""},{"dropping-particle":"","family":"Kainuma","given":"Mikiko","non-dropping-particle":"","parse-names":false,"suffix":""},{"dropping-particle":"","family":"Kram","given":"Tom","non-dropping-particle":"","parse-names":false,"suffix":""},{"dropping-particle":"","family":"Meehl","given":"Gerald A.","non-dropping-particle":"","parse-names":false,"suffix":""},{"dropping-particle":"","family":"Mitchell","given":"John F. B.","non-dropping-particle":"","parse-names":false,"suffix":""},{"dropping-particle":"","family":"Nakicenovic","given":"Nebojsa","non-dropping-particle":"","parse-names":false,"suffix":""},{"dropping-particle":"","family":"Riahi","given":"Keywan","non-dropping-particle":"","parse-names":false,"suffix":""},{"dropping-particle":"","family":"Smith","given":"Steven J.","non-dropping-particle":"","parse-names":false,"suffix":""},{"dropping-particle":"","family":"Stouffer","given":"Ronald J.","non-dropping-particle":"","parse-names":false,"suffix":""},{"dropping-particle":"","family":"Thomson","given":"Allison M.","non-dropping-particle":"","parse-names":false,"suffix":""},{"dropping-particle":"","family":"Weyant","given":"John P.","non-dropping-particle":"","parse-names":false,"suffix":""},{"dropping-particle":"","family":"Wilbanks","given":"Thomas J.","non-dropping-particle":"","parse-names":false,"suffix":""}],"container-title":"Nature","id":"ITEM-1","issue":"7282","issued":{"date-parts":[["2010","2","11"]]},"page":"747-756","publisher":"Nature Publishing Group","title":"The next generation of scenarios for climate change research and assessment","type":"article-journal","volume":"463"},"uris":["http://www.mendeley.com/documents/?uuid=bee98723-8391-444c-8580-89c0873db283"]}],"mendeley":{"formattedCitation":"(Moss et al., 2010)","plainTextFormattedCitation":"(Moss et al., 2010)","previouslyFormattedCitation":"(Moss et al., 2010)"},"properties":{"noteIndex":0},"schema":"https://github.com/citation-style-language/schema/raw/master/csl-citation.json"}</w:instrText>
            </w:r>
            <w:r w:rsidRPr="00747628">
              <w:rPr>
                <w:sz w:val="20"/>
                <w:szCs w:val="20"/>
              </w:rPr>
              <w:fldChar w:fldCharType="separate"/>
            </w:r>
            <w:r w:rsidR="00EF2B5E" w:rsidRPr="00EF2B5E">
              <w:rPr>
                <w:noProof/>
                <w:sz w:val="20"/>
                <w:szCs w:val="20"/>
              </w:rPr>
              <w:t>(Moss et al., 2010)</w:t>
            </w:r>
            <w:r w:rsidRPr="00747628">
              <w:rPr>
                <w:sz w:val="20"/>
                <w:szCs w:val="20"/>
              </w:rPr>
              <w:fldChar w:fldCharType="end"/>
            </w:r>
          </w:p>
        </w:tc>
      </w:tr>
    </w:tbl>
    <w:p w14:paraId="68A12FD2" w14:textId="36F87E1D" w:rsidR="00624914" w:rsidRDefault="00BB41ED"/>
    <w:p w14:paraId="760AF201" w14:textId="710465BB" w:rsidR="00EF2B5E" w:rsidRPr="00361E34" w:rsidRDefault="00EF2B5E">
      <w:pPr>
        <w:rPr>
          <w:b/>
        </w:rPr>
      </w:pPr>
      <w:r w:rsidRPr="00361E34">
        <w:rPr>
          <w:b/>
        </w:rPr>
        <w:t>References</w:t>
      </w:r>
    </w:p>
    <w:p w14:paraId="4F2A134F" w14:textId="53005A13" w:rsidR="00BB41ED" w:rsidRPr="00BB41ED" w:rsidRDefault="00EF2B5E" w:rsidP="00BB41ED">
      <w:pPr>
        <w:widowControl w:val="0"/>
        <w:autoSpaceDE w:val="0"/>
        <w:autoSpaceDN w:val="0"/>
        <w:adjustRightInd w:val="0"/>
        <w:spacing w:line="240" w:lineRule="auto"/>
        <w:ind w:left="480" w:hanging="480"/>
        <w:rPr>
          <w:rFonts w:cs="Times New Roman"/>
          <w:noProof/>
          <w:lang w:val="en-US"/>
        </w:rPr>
      </w:pPr>
      <w:r>
        <w:fldChar w:fldCharType="begin" w:fldLock="1"/>
      </w:r>
      <w:r>
        <w:instrText xml:space="preserve">ADDIN Mendeley Bibliography CSL_BIBLIOGRAPHY </w:instrText>
      </w:r>
      <w:r>
        <w:fldChar w:fldCharType="separate"/>
      </w:r>
      <w:r w:rsidR="00BB41ED" w:rsidRPr="00BB41ED">
        <w:rPr>
          <w:rFonts w:cs="Times New Roman"/>
          <w:noProof/>
          <w:lang w:val="en-US"/>
        </w:rPr>
        <w:t>Abba Omar, S., Abiodun, B.J., 2017. How well do CORDEX models simulate extreme rainfall events over the East Coast of South Africa? Theor. Appl. Climatol. 128, 453–464. https://doi.org/10.1007/s00704-015-1714-5</w:t>
      </w:r>
    </w:p>
    <w:p w14:paraId="1C338A5A"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Adger, W.N., Dessai, S., Goulden, M., Hulme, M., Lorenzoni, I., Nelson, D.R., Naess, L.O., Wolf, J., Wreford, A., 2009. Are there social limits to adaptation to climate change? Clim. Change 93, 335–354. https://doi.org/10.1007/s10584-008-9520-z</w:t>
      </w:r>
    </w:p>
    <w:p w14:paraId="004F7192"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Amundsen, H., Berglund, F., Westskog, H., 2010. Overcoming barriers to climate change adaptation—a question of multilevel governance? Environ. Plan. C Gov. Policy 28, 276–289. https://doi.org/10.1068/c0941</w:t>
      </w:r>
    </w:p>
    <w:p w14:paraId="02C49D79"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Araos, M., Ford, J., Berrang-Ford, L., Biesbroek, R., Moser, S., 2017. Climate change adaptation planning for Global South megacities: the case of Dhaka. J. Environ. Policy Plan. 19, 682–696. https://doi.org/10.1080/1523908X.2016.1264873</w:t>
      </w:r>
    </w:p>
    <w:p w14:paraId="4BD9DD9C"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Aylett, A., 2015. Institutionalizing the urban governance of climate change adaptation: Results of an international survey. Urban Clim. 14, 4–16. https://doi.org/10.1016/j.uclim.2015.06.005</w:t>
      </w:r>
    </w:p>
    <w:p w14:paraId="001789CC"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Bai, X., Dawson, R.J., Ürge-Vorsatz, D., Delgado, G.C., Salisu Barau, A., Dhakal, S., Dodman, D., Leonardsen, L., Masson-Delmotte, V., Roberts, D.C., Schultz, S., 2018. Six research priorities for cities and climate change. Nature 555, 23–25. https://doi.org/10.1038/d41586-018-02409-z</w:t>
      </w:r>
    </w:p>
    <w:p w14:paraId="220E0C63"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Baker, I., Peterson, A., Brown, G., McAlpine, C., 2012. Local government response to the impacts of climate change: An evaluation of local climate adaptation plans. Landsc. Urban Plan. 107, 127–136. https://doi.org/10.1016/j.landurbplan.2012.05.009</w:t>
      </w:r>
    </w:p>
    <w:p w14:paraId="0FFDEB11"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lastRenderedPageBreak/>
        <w:t>Bateman, T.S., Mann, M.E., 2016. The supply of climate leaders must grow. Nat. Clim. Chang. 6, 1052–1054. https://doi.org/10.1038/nclimate3166</w:t>
      </w:r>
    </w:p>
    <w:p w14:paraId="1B2F95AA"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Beller-Simms, N., Ingram, H., Feldman, D., Mantua, N., Jacobs, K.L., Waple, A., 2008. Decision-Support Experiments and Evaluations using Seasonal-to-Interannual Forecasts and Observational Data:A Focus on Water Resources, Synthesis and Assessment Product 5.3 Report.</w:t>
      </w:r>
    </w:p>
    <w:p w14:paraId="0B8D4DDD"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Bidwell, D., Dietz, T., Scavia, D., 2013. Fostering knowledge networks for climate adaptation. Nat. Clim. Chang. 3, 610–611. https://doi.org/10.1038/nclimate1931</w:t>
      </w:r>
    </w:p>
    <w:p w14:paraId="46F0C61E"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Briley, L., Brown, D., Kalafatis, S.E., 2015. Overcoming barriers during the co-production of climate information for decision-making. Clim. Risk Manag. 9, 41–49. https://doi.org/10.1016/j.crm.2015.04.004</w:t>
      </w:r>
    </w:p>
    <w:p w14:paraId="1DED3488"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Bulkeley, H., Betsill, M.M., 2005. Rethinking sustainable cities: Multilevel governance and the “urban” politics of climate change. Env. Polit. 14, 42–63. https://doi.org/10.1080/0964401042000310178</w:t>
      </w:r>
    </w:p>
    <w:p w14:paraId="300511C2"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Bulkeley, H., Kern, K., 2006. Local government and the governing of climate change in Germany and the UK. Urban Stud. 43, 2237–2259. https://doi.org/10.1080/00420980600936491</w:t>
      </w:r>
    </w:p>
    <w:p w14:paraId="4D871CD6"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Burch, S., 2010. Transforming barriers into enablers of action on climate change: Insights from three municipal case studies in British Columbia, Canada. Glob. Environ. Chang. 20, 287–297. https://doi.org/10.1016/j.gloenvcha.2009.11.009</w:t>
      </w:r>
    </w:p>
    <w:p w14:paraId="536A2405"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Carter, J.G., Cavan, G., Connelly, A., Guy, S., Handley, J., Kazmierczak, A., 2015. Climate change and the city: Building capacity for urban adaptation. Prog. Plann. 95, 1–66. https://doi.org/10.1016/j.progress.2013.08.001</w:t>
      </w:r>
    </w:p>
    <w:p w14:paraId="29F4AB56"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Castree, N., Adams, W.M., Barry, J., Brockington, D., Büscher, B., Corbera, E., Demeritt, D., Duffy, R., Felt, U., Neves, K., Newell, P., Pellizzoni, L., Rigby, K., Robbins, P., Robin, L., Rose, D.B., Ross, A., Schlosberg, D., Sörlin, S., West, P., Whitehead, M., Wynne, B., 2014. Changing the intellectual climate. Nat. Clim. Chang. 4, 763–768. https://doi.org/10.1038/nclimate2339</w:t>
      </w:r>
    </w:p>
    <w:p w14:paraId="2A5DBBB7"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Cheng, C., Yang, Y.C.E., Ryan, R., Yu, Q., Brabec, E., 2017. Assessing climate change-induced flooding mitigation for adaptation in Boston’s Charles River watershed, USA. Landsc. Urban Plan. 167, 25–36. https://doi.org/10.1016/j.landurbplan.2017.05.019</w:t>
      </w:r>
    </w:p>
    <w:p w14:paraId="68F71B2B"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Colenbrander, D., Bavinck, M., 2017. Exploring the role of bureaucracy in the production of coastal risks, City of Cape Town, South Africa. Ocean Coast. Manag. 150, 35–50. https://doi.org/10.1016/j.ocecoaman.2016.11.012</w:t>
      </w:r>
    </w:p>
    <w:p w14:paraId="6ADA2998"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Gallopin, G.C., Funtowicz, S., O’Connor, M., Ravetz, J., 2001. Science for the Twenty-First Century: From Social Contract to the Scientific Core. Int. Soc. Sci. J. 53, 219–229. https://doi.org/10.1111/1468-2451.00311</w:t>
      </w:r>
    </w:p>
    <w:p w14:paraId="4E7A986A"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Giorgi, F., 2006. Regional climate modeling: Status and perspectives. J. Phys. IV 139, 101–118. https://doi.org/10.1051/jp4:2006139008</w:t>
      </w:r>
    </w:p>
    <w:p w14:paraId="5035FF70"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Giorgi, F., Jones, C., Asrar, G.R., 2009. Addressing climate information needs at the regional level: The CORDEX framework. World Meteorol. Organ. Bull. 58, 175–183.</w:t>
      </w:r>
    </w:p>
    <w:p w14:paraId="429538DD"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Hackenbruch, J., Kunz-Plapp, T., Müller, S., Schipper, J., 2017. Tailoring Climate Parameters to Information Needs for Local Adaptation to Climate Change. Climate 5, 25. https://doi.org/10.3390/cli5020025</w:t>
      </w:r>
    </w:p>
    <w:p w14:paraId="71B35391"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IPCC, 2013. Climate Change 2013: The Physical Science Basis. Contribution of Working Group I to the Fifth Assessment Report of the Intergovern- mental Panel on Climate Change. Cambridge, United Kingdom and New York, NY, USA.</w:t>
      </w:r>
    </w:p>
    <w:p w14:paraId="0799E75A"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Jones, L., Dougill, A., Jones, R.G., Steynor, A., Watkiss, P., Kane, C., Koelle, B., Moufouma-Okia, W., Padgham, J., Ranger, N., Roux, J.P., Suarez, P., Tanner, T., Vincent, K., 2015. Ensuring climate information guides long-term development. Nat. Clim. Chang. 5, 812–814. https://doi.org/10.1038/nclimate2701</w:t>
      </w:r>
    </w:p>
    <w:p w14:paraId="364D1CF8"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lastRenderedPageBreak/>
        <w:t>Larsen, S.V., Kørnøv, L., Wejs, A., 2012. Mind the gap in SEA: An institutional perspective on why assessment of synergies amongst climate change mitigation, adaptation and other policy areas are missing. Environ. Impact Assess. Rev. 33, 32–40. https://doi.org/10.1016/j.eiar.2011.09.003</w:t>
      </w:r>
    </w:p>
    <w:p w14:paraId="475D358D"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Lemos, M.C., Kirchhoff, C.J., Ramprasad, V., 2012. Narrowing the climate information usability gap. Nat. Clim. Chang. 2, 789–794. https://doi.org/10.1038/nclimate1614</w:t>
      </w:r>
    </w:p>
    <w:p w14:paraId="5DDC4BCC"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Lorenz, S., Dessai, S., Forster, P.M., Paavola, J., 2017. Adaptation planning and the use of climate change projections in local government in England and Germany. Reg. Environ. Chang. 17, 425–435. https://doi.org/10.1007/s10113-016-1030-3</w:t>
      </w:r>
    </w:p>
    <w:p w14:paraId="6754A853"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Measham, T.G., Preston, B.L., Brooke, C., Smith, T.F., Morrison, C., Withycombe, G., Gorddard, R., Brooke, C., Gorddard, R., Withycombe, G., Morrison, C., 2011. Adapting to climate change through local municipal planning: barriers and challenges. Mitig. Adapt. Strateg. Glob. Chang. 16, 889–909. https://doi.org/10.1007/s11027-011-9301-2</w:t>
      </w:r>
    </w:p>
    <w:p w14:paraId="35CA627A"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Moss, R.H., Edmonds, J.A., Hibbard, K.A., Manning, M.R., Rose, S.K., van Vuuren, D.P., Carter, T.R., Emori, S., Kainuma, M., Kram, T., Meehl, G.A., Mitchell, J.F.B., Nakicenovic, N., Riahi, K., Smith, S.J., Stouffer, R.J., Thomson, A.M., Weyant, J.P., Wilbanks, T.J., 2010. The next generation of scenarios for climate change research and assessment. Nature 463, 747–756. https://doi.org/10.1038/nature08823</w:t>
      </w:r>
    </w:p>
    <w:p w14:paraId="3030B27F"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Nordgren, J., Stults, M., Meerow, S., 2016. Supporting local climate change adaptation: Where we are and where we need to go. Environ. Sci. Policy 66, 344–352. https://doi.org/10.1016/j.envsci.2016.05.006</w:t>
      </w:r>
    </w:p>
    <w:p w14:paraId="573C7340"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Ordner, J.P., 2017. Community action and climate change. Nat. Clim. Chang. 7, 161–163. https://doi.org/10.1038/nclimate3236</w:t>
      </w:r>
    </w:p>
    <w:p w14:paraId="451E322B"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Paavola, J., Adger, W.N., 2006. Fair adaptation to climate change. Ecol. Econ. 56, 594–609. https://doi.org/10.1016/j.ecolecon.2005.03.015</w:t>
      </w:r>
    </w:p>
    <w:p w14:paraId="3277863F"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Pasquini, L., Cowling, R.M., Ziervogel, G., 2013. Facing the heat: Barriers to mainstreaming climate change adaptation in local government in the Western Cape Province, South Africa. Habitat Int. 40, 225–232. https://doi.org/10.1016/j.habitatint.2013.05.003</w:t>
      </w:r>
    </w:p>
    <w:p w14:paraId="2E65E492"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Pasquini, L., Shearing, C., 2014. Municipalities, Politics, and Climate Change: An Example of the Process of Institutionalizing an Environmental Agenda Within Local Government. J. Environ. Dev. 23, 271–296. https://doi.org/10.1177/1070496514525406</w:t>
      </w:r>
    </w:p>
    <w:p w14:paraId="15FE8C09"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Pelling, M., High, C., Dearing, J., Smith, D., 2008. Shadow spaces for social learning: A relational understanding of adaptive capacity to climate change within organisations. Environ. Plan. A 40, 867–884. https://doi.org/10.1068/a39148</w:t>
      </w:r>
    </w:p>
    <w:p w14:paraId="614EE453"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Porter, J.J., Demeritt, D., Dessai, S., 2015. The right stuff? Informing adaptation to climate change in British Local Government. Glob. Environ. Chang. 35, 411–422. https://doi.org/10.1016/j.gloenvcha.2015.10.004</w:t>
      </w:r>
    </w:p>
    <w:p w14:paraId="2A9A20B1"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Posas, P.J., 2011. Exploring climate change criteria for strategic environmental assessments. Prog. Plann. 75, 109–154. https://doi.org/10.1016/j.progress.2011.05.001</w:t>
      </w:r>
    </w:p>
    <w:p w14:paraId="75E4E649"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Prieur-Richard, A.-H., Walsh, B., Craig, M., Melamed, M., Colbert, M.L., Pathak, M., Connors, S., Bai, X., Barau, A., Bulkeley, H., Cleugh, H., Colenbrander, S., Dodman, D., Dhakal, S., Dawson, R., Greenwalt, J., Kurian, P., Lee, B., Leonardson, L., Masson-delmotte, V., Munshi, D., Okem, A., Ramos, G.C.D., Rodriguez, R.S., Roberts, D., Rosenzweig, C., Schultz, S., Seto, K., Solecki, W., Van, M., Ürge-vorsatz, D., 2018. Global Research and Action Agenda on Cities and Climate Change Science. Incheon, Korea.</w:t>
      </w:r>
    </w:p>
    <w:p w14:paraId="6963835D"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Ranney, M.A., Clark, D., 2016. Climate Change Conceptual Change: Scientific Information Can Transform Attitudes. Top. Cogn. Sci. 8, 49–75. https://doi.org/10.1111/tops.12187</w:t>
      </w:r>
    </w:p>
    <w:p w14:paraId="29B388F0"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Roberts, D., 2010. Prioritizing climate change adaptation and local level resilience in Durban, South Africa. Environ. Urban. 22, 397–413. https://doi.org/10.1177/0956247810379948</w:t>
      </w:r>
    </w:p>
    <w:p w14:paraId="67992638"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 xml:space="preserve">Roberts, D., 2008. Thinking globally, acting locally: institutionalizing climate change at the </w:t>
      </w:r>
      <w:r w:rsidRPr="00BB41ED">
        <w:rPr>
          <w:rFonts w:cs="Times New Roman"/>
          <w:noProof/>
          <w:lang w:val="en-US"/>
        </w:rPr>
        <w:lastRenderedPageBreak/>
        <w:t>local government level in Durban, South Africa. Environ. Urban. 20, 521–537. https://doi.org/10.1177/0956247808096126</w:t>
      </w:r>
    </w:p>
    <w:p w14:paraId="795C13AC"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Schreurs, M., 2008. From the bottom up: Local and substantial climate change politics. J. Environ. Dev. 17, 343–355.</w:t>
      </w:r>
    </w:p>
    <w:p w14:paraId="5C6BABD0"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Shi, L., Chu, E., Anguelovski, I., Aylett, A., Debats, J., Goh, K., Schenk, T., Seto, K.C., Dodman, D., Roberts, D., Roberts, J.T., Van Deveer, S.D., 2016. Roadmap towards justice in urban climate adaptation research. Nat. Clim. Chang. 6, 131–137. https://doi.org/10.1038/nclimate2841</w:t>
      </w:r>
    </w:p>
    <w:p w14:paraId="29AB2DFE"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Smit, B., Wandel, J., 2006. Adaptation, adaptive capacity and vulnerability. Glob. Environ. Chang. 16, 282–292. https://doi.org/10.1016/j.gloenvcha.2006.03.008</w:t>
      </w:r>
    </w:p>
    <w:p w14:paraId="2710448A"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Sok, V., Boruff, B.J., Morrison-Saunders, A., 2011. Addressing climate change through environmental impact assessment: International perspectives from a survey of IAIA members. Impact Assess. Proj. Apprais. 29, 317–326. https://doi.org/10.3152/146155111X12959673796001</w:t>
      </w:r>
    </w:p>
    <w:p w14:paraId="36221EC0"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Tribbia, J., Moser, S.C., 2008. More than information: what coastal managers need to plan for climate change. Environ. Sci. Policy 11, 315–328. https://doi.org/10.1016/j.envsci.2008.01.003</w:t>
      </w:r>
    </w:p>
    <w:p w14:paraId="56028391"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van der Voorn, T., Quist, J., Pahl-Wostl, C., Haasnoot, M., 2017. Envisioning robust climate change adaptation futures for coastal regions: a comparative evaluation of cases in three continents. Mitig. Adapt. Strateg. Glob. Chang. 22, 519–546. https://doi.org/10.1007/s11027-015-9686-4</w:t>
      </w:r>
    </w:p>
    <w:p w14:paraId="397E2705" w14:textId="77777777" w:rsidR="00BB41ED" w:rsidRPr="00BB41ED" w:rsidRDefault="00BB41ED" w:rsidP="00BB41ED">
      <w:pPr>
        <w:widowControl w:val="0"/>
        <w:autoSpaceDE w:val="0"/>
        <w:autoSpaceDN w:val="0"/>
        <w:adjustRightInd w:val="0"/>
        <w:spacing w:line="240" w:lineRule="auto"/>
        <w:ind w:left="480" w:hanging="480"/>
        <w:rPr>
          <w:rFonts w:cs="Times New Roman"/>
          <w:noProof/>
          <w:lang w:val="en-US"/>
        </w:rPr>
      </w:pPr>
      <w:r w:rsidRPr="00BB41ED">
        <w:rPr>
          <w:rFonts w:cs="Times New Roman"/>
          <w:noProof/>
          <w:lang w:val="en-US"/>
        </w:rPr>
        <w:t>Weichselgartner, J., Kasperson, R., 2010. Barriers in the science-policy-practice interface: Toward a knowledge-action-system in global environmental change research. Glob. Environ. Chang. 20, 266–277. https://doi.org/10.1016/j.gloenvcha.2009.11.006</w:t>
      </w:r>
    </w:p>
    <w:p w14:paraId="37ABC063" w14:textId="77777777" w:rsidR="00BB41ED" w:rsidRPr="00BB41ED" w:rsidRDefault="00BB41ED" w:rsidP="00BB41ED">
      <w:pPr>
        <w:widowControl w:val="0"/>
        <w:autoSpaceDE w:val="0"/>
        <w:autoSpaceDN w:val="0"/>
        <w:adjustRightInd w:val="0"/>
        <w:spacing w:line="240" w:lineRule="auto"/>
        <w:ind w:left="480" w:hanging="480"/>
        <w:rPr>
          <w:rFonts w:cs="Times New Roman"/>
          <w:noProof/>
        </w:rPr>
      </w:pPr>
      <w:r w:rsidRPr="00BB41ED">
        <w:rPr>
          <w:rFonts w:cs="Times New Roman"/>
          <w:noProof/>
          <w:lang w:val="en-US"/>
        </w:rPr>
        <w:t>Wilson, E., 2006. Adapting to Climate Change at the Local Level: The Spatial Planning Response. Local Environ. 11, 609–625. https://doi.org/10.1080/13549830600853635</w:t>
      </w:r>
    </w:p>
    <w:p w14:paraId="50BFAC58" w14:textId="54788CC9" w:rsidR="00EF2B5E" w:rsidRDefault="00EF2B5E" w:rsidP="00BB41ED">
      <w:pPr>
        <w:widowControl w:val="0"/>
        <w:autoSpaceDE w:val="0"/>
        <w:autoSpaceDN w:val="0"/>
        <w:adjustRightInd w:val="0"/>
        <w:spacing w:line="240" w:lineRule="auto"/>
        <w:ind w:left="480" w:hanging="480"/>
      </w:pPr>
      <w:r>
        <w:fldChar w:fldCharType="end"/>
      </w:r>
    </w:p>
    <w:sectPr w:rsidR="00EF2B5E" w:rsidSect="00D27FE9">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681A"/>
    <w:rsid w:val="00024C21"/>
    <w:rsid w:val="000559B1"/>
    <w:rsid w:val="00177FB2"/>
    <w:rsid w:val="001E681A"/>
    <w:rsid w:val="003540C5"/>
    <w:rsid w:val="00361E34"/>
    <w:rsid w:val="003A78CD"/>
    <w:rsid w:val="00462B7A"/>
    <w:rsid w:val="004A0842"/>
    <w:rsid w:val="0057645D"/>
    <w:rsid w:val="0058628B"/>
    <w:rsid w:val="00694393"/>
    <w:rsid w:val="00733895"/>
    <w:rsid w:val="00773998"/>
    <w:rsid w:val="007C4E0B"/>
    <w:rsid w:val="007E3DF3"/>
    <w:rsid w:val="00837664"/>
    <w:rsid w:val="00862DE0"/>
    <w:rsid w:val="00942CD9"/>
    <w:rsid w:val="009A3C12"/>
    <w:rsid w:val="009B71AD"/>
    <w:rsid w:val="00B04376"/>
    <w:rsid w:val="00BB41ED"/>
    <w:rsid w:val="00C36F8D"/>
    <w:rsid w:val="00D27FE9"/>
    <w:rsid w:val="00EF2B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D24F0"/>
  <w14:defaultImageDpi w14:val="32767"/>
  <w15:chartTrackingRefBased/>
  <w15:docId w15:val="{EEFBAD14-45F1-4641-9EFC-0273883D6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681A"/>
    <w:pPr>
      <w:spacing w:line="276"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68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E681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638D2-759D-E742-B444-641CCD054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6</Pages>
  <Words>48101</Words>
  <Characters>274177</Characters>
  <Application>Microsoft Office Word</Application>
  <DocSecurity>0</DocSecurity>
  <Lines>2284</Lines>
  <Paragraphs>643</Paragraphs>
  <ScaleCrop>false</ScaleCrop>
  <HeadingPairs>
    <vt:vector size="2" baseType="variant">
      <vt:variant>
        <vt:lpstr>Title</vt:lpstr>
      </vt:variant>
      <vt:variant>
        <vt:i4>1</vt:i4>
      </vt:variant>
    </vt:vector>
  </HeadingPairs>
  <TitlesOfParts>
    <vt:vector size="1" baseType="lpstr">
      <vt:lpstr/>
    </vt:vector>
  </TitlesOfParts>
  <Company>GERICS</Company>
  <LinksUpToDate>false</LinksUpToDate>
  <CharactersWithSpaces>321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Celliers</dc:creator>
  <cp:keywords/>
  <dc:description/>
  <cp:lastModifiedBy>Louis Celliers</cp:lastModifiedBy>
  <cp:revision>8</cp:revision>
  <dcterms:created xsi:type="dcterms:W3CDTF">2019-03-08T08:12:00Z</dcterms:created>
  <dcterms:modified xsi:type="dcterms:W3CDTF">2021-02-01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global-environmental-change</vt:lpwstr>
  </property>
  <property fmtid="{D5CDD505-2E9C-101B-9397-08002B2CF9AE}" pid="7" name="Mendeley Recent Style Name 2_1">
    <vt:lpwstr>Global Environmental Chang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publishing-group-vancouver</vt:lpwstr>
  </property>
  <property fmtid="{D5CDD505-2E9C-101B-9397-08002B2CF9AE}" pid="17" name="Mendeley Recent Style Name 7_1">
    <vt:lpwstr>Nature Publishing Group - Vancouver</vt:lpwstr>
  </property>
  <property fmtid="{D5CDD505-2E9C-101B-9397-08002B2CF9AE}" pid="18" name="Mendeley Recent Style Id 8_1">
    <vt:lpwstr>http://www.zotero.org/styles/ocean-and-coastal-management</vt:lpwstr>
  </property>
  <property fmtid="{D5CDD505-2E9C-101B-9397-08002B2CF9AE}" pid="19" name="Mendeley Recent Style Name 8_1">
    <vt:lpwstr>Ocean and Coastal Management</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85aa6abf-1561-395d-ac06-15e5337012e9</vt:lpwstr>
  </property>
  <property fmtid="{D5CDD505-2E9C-101B-9397-08002B2CF9AE}" pid="24" name="Mendeley Citation Style_1">
    <vt:lpwstr>http://www.zotero.org/styles/global-environmental-change</vt:lpwstr>
  </property>
</Properties>
</file>